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E4BA7" w14:textId="77777777" w:rsidR="000E1AEC" w:rsidRDefault="000E1AEC" w:rsidP="00A91209">
      <w:pPr>
        <w:spacing w:after="0" w:line="240" w:lineRule="auto"/>
        <w:rPr>
          <w:rFonts w:asciiTheme="majorBidi" w:eastAsia="Times New Roman" w:hAnsiTheme="majorBidi" w:cstheme="majorBidi"/>
          <w:b/>
          <w:bCs/>
          <w:kern w:val="36"/>
          <w:sz w:val="28"/>
          <w:szCs w:val="28"/>
          <w:rtl/>
        </w:rPr>
      </w:pPr>
      <w:r w:rsidRPr="000E1AEC">
        <w:rPr>
          <w:rFonts w:asciiTheme="majorBidi" w:eastAsia="Times New Roman" w:hAnsiTheme="majorBidi" w:cstheme="majorBidi"/>
          <w:b/>
          <w:bCs/>
          <w:kern w:val="36"/>
          <w:sz w:val="28"/>
          <w:szCs w:val="28"/>
        </w:rPr>
        <w:t xml:space="preserve">Case study of two Iraqi patients with Mucopolysaccharidosis (Hurler syndrome "type I" and Maroteaux-Lamy syndrome "type VI") treated with Hematopoietic Stem Cell Transplantation (HSCT)    </w:t>
      </w:r>
    </w:p>
    <w:p w14:paraId="12BC9161" w14:textId="4B478BD2" w:rsidR="000E1AEC" w:rsidRDefault="000E1AEC" w:rsidP="00A91209">
      <w:pPr>
        <w:spacing w:after="0" w:line="240" w:lineRule="auto"/>
        <w:rPr>
          <w:rFonts w:asciiTheme="majorBidi" w:hAnsiTheme="majorBidi" w:cstheme="majorBidi"/>
          <w:b/>
          <w:bCs/>
          <w:sz w:val="24"/>
          <w:szCs w:val="24"/>
          <w:rtl/>
        </w:rPr>
      </w:pPr>
      <w:r w:rsidRPr="000E1AEC">
        <w:rPr>
          <w:rFonts w:asciiTheme="majorBidi" w:hAnsiTheme="majorBidi" w:cstheme="majorBidi"/>
          <w:b/>
          <w:bCs/>
          <w:sz w:val="24"/>
          <w:szCs w:val="24"/>
        </w:rPr>
        <w:t xml:space="preserve">*Furqan M. Abdulelah </w:t>
      </w:r>
      <w:r>
        <w:rPr>
          <w:rFonts w:asciiTheme="majorBidi" w:hAnsiTheme="majorBidi" w:cstheme="majorBidi" w:hint="cs"/>
          <w:b/>
          <w:bCs/>
          <w:sz w:val="24"/>
          <w:szCs w:val="24"/>
          <w:rtl/>
        </w:rPr>
        <w:t>*</w:t>
      </w:r>
      <w:r w:rsidRPr="000E1AEC">
        <w:rPr>
          <w:rFonts w:asciiTheme="majorBidi" w:hAnsiTheme="majorBidi" w:cstheme="majorBidi"/>
          <w:b/>
          <w:bCs/>
          <w:sz w:val="24"/>
          <w:szCs w:val="24"/>
        </w:rPr>
        <w:t>, Mohammed M. Mohammed</w:t>
      </w:r>
      <w:r>
        <w:rPr>
          <w:rFonts w:asciiTheme="majorBidi" w:hAnsiTheme="majorBidi" w:cstheme="majorBidi" w:hint="cs"/>
          <w:b/>
          <w:bCs/>
          <w:sz w:val="24"/>
          <w:szCs w:val="24"/>
          <w:rtl/>
        </w:rPr>
        <w:t>**</w:t>
      </w:r>
      <w:r w:rsidRPr="000E1AEC">
        <w:rPr>
          <w:rFonts w:asciiTheme="majorBidi" w:hAnsiTheme="majorBidi" w:cstheme="majorBidi"/>
          <w:b/>
          <w:bCs/>
          <w:sz w:val="24"/>
          <w:szCs w:val="24"/>
        </w:rPr>
        <w:t>, Rabab Hassan Baaker</w:t>
      </w:r>
      <w:r>
        <w:rPr>
          <w:rFonts w:asciiTheme="majorBidi" w:hAnsiTheme="majorBidi" w:cstheme="majorBidi" w:hint="cs"/>
          <w:b/>
          <w:bCs/>
          <w:sz w:val="24"/>
          <w:szCs w:val="24"/>
          <w:rtl/>
        </w:rPr>
        <w:t>***</w:t>
      </w:r>
    </w:p>
    <w:p w14:paraId="30BF5CFB" w14:textId="401A7B03" w:rsidR="000E1AEC" w:rsidRPr="000E1AEC" w:rsidRDefault="000E1AEC" w:rsidP="000E1AEC">
      <w:pPr>
        <w:spacing w:after="0" w:line="240" w:lineRule="auto"/>
        <w:rPr>
          <w:rFonts w:asciiTheme="majorBidi" w:hAnsiTheme="majorBidi" w:cstheme="majorBidi"/>
          <w:b/>
          <w:bCs/>
          <w:sz w:val="24"/>
          <w:szCs w:val="24"/>
        </w:rPr>
      </w:pPr>
      <w:bookmarkStart w:id="0" w:name="_Hlk73432521"/>
      <w:r>
        <w:rPr>
          <w:rFonts w:asciiTheme="majorBidi" w:hAnsiTheme="majorBidi" w:cstheme="majorBidi" w:hint="cs"/>
          <w:b/>
          <w:bCs/>
          <w:sz w:val="24"/>
          <w:szCs w:val="24"/>
          <w:rtl/>
        </w:rPr>
        <w:t>*</w:t>
      </w:r>
      <w:r w:rsidRPr="000E1AEC">
        <w:rPr>
          <w:rFonts w:asciiTheme="majorBidi" w:hAnsiTheme="majorBidi" w:cstheme="majorBidi"/>
          <w:b/>
          <w:bCs/>
          <w:sz w:val="24"/>
          <w:szCs w:val="24"/>
        </w:rPr>
        <w:t>College of Pharmacy, Al-Bayan University, Baghdad, Iraq</w:t>
      </w:r>
    </w:p>
    <w:p w14:paraId="29F9E613" w14:textId="77777777" w:rsidR="00E1431D" w:rsidRDefault="000E1AEC" w:rsidP="00E1431D">
      <w:pPr>
        <w:spacing w:after="0" w:line="240" w:lineRule="auto"/>
        <w:rPr>
          <w:rFonts w:asciiTheme="majorBidi" w:hAnsiTheme="majorBidi" w:cstheme="majorBidi"/>
          <w:b/>
          <w:bCs/>
          <w:sz w:val="24"/>
          <w:szCs w:val="24"/>
          <w:rtl/>
        </w:rPr>
      </w:pPr>
      <w:r>
        <w:rPr>
          <w:rFonts w:asciiTheme="majorBidi" w:hAnsiTheme="majorBidi" w:cstheme="majorBidi" w:hint="cs"/>
          <w:b/>
          <w:bCs/>
          <w:sz w:val="24"/>
          <w:szCs w:val="24"/>
          <w:rtl/>
        </w:rPr>
        <w:t>**</w:t>
      </w:r>
      <w:r w:rsidRPr="000E1AEC">
        <w:rPr>
          <w:rFonts w:asciiTheme="majorBidi" w:hAnsiTheme="majorBidi" w:cstheme="majorBidi"/>
          <w:b/>
          <w:bCs/>
          <w:sz w:val="24"/>
          <w:szCs w:val="24"/>
        </w:rPr>
        <w:t>College of Pharmacy, Mustansiriyah University, Baghdad, Iraq</w:t>
      </w:r>
    </w:p>
    <w:p w14:paraId="735D84AC" w14:textId="72FC4084" w:rsidR="000E1AEC" w:rsidRDefault="000E1AEC" w:rsidP="00E1431D">
      <w:pPr>
        <w:spacing w:after="0" w:line="240" w:lineRule="auto"/>
        <w:rPr>
          <w:rFonts w:asciiTheme="majorBidi" w:hAnsiTheme="majorBidi" w:cstheme="majorBidi"/>
          <w:b/>
          <w:bCs/>
          <w:sz w:val="24"/>
          <w:szCs w:val="24"/>
          <w:rtl/>
        </w:rPr>
      </w:pPr>
      <w:r>
        <w:rPr>
          <w:rFonts w:asciiTheme="majorBidi" w:hAnsiTheme="majorBidi" w:cstheme="majorBidi" w:hint="cs"/>
          <w:b/>
          <w:bCs/>
          <w:sz w:val="24"/>
          <w:szCs w:val="24"/>
          <w:rtl/>
        </w:rPr>
        <w:t>***</w:t>
      </w:r>
      <w:r w:rsidRPr="000E1AEC">
        <w:rPr>
          <w:rFonts w:asciiTheme="majorBidi" w:hAnsiTheme="majorBidi" w:cstheme="majorBidi"/>
          <w:b/>
          <w:bCs/>
          <w:sz w:val="24"/>
          <w:szCs w:val="24"/>
        </w:rPr>
        <w:t>College of Medicine, Mustansiriyah University, Baghdad, Iraq</w:t>
      </w:r>
    </w:p>
    <w:p w14:paraId="66630A2F" w14:textId="3D6C008A" w:rsidR="00307CDD" w:rsidRDefault="00000000" w:rsidP="000E1AEC">
      <w:pPr>
        <w:spacing w:after="0" w:line="240" w:lineRule="auto"/>
        <w:rPr>
          <w:rFonts w:asciiTheme="majorBidi" w:hAnsiTheme="majorBidi" w:cstheme="majorBidi"/>
          <w:b/>
          <w:bCs/>
          <w:sz w:val="28"/>
          <w:szCs w:val="28"/>
        </w:rPr>
      </w:pPr>
      <w:r>
        <w:rPr>
          <w:rFonts w:ascii="Simplified Arabic" w:hAnsi="Simplified Arabic" w:cs="Simplified Arabic"/>
          <w:b/>
          <w:bCs/>
          <w:noProof/>
          <w:sz w:val="32"/>
          <w:szCs w:val="32"/>
          <w:lang w:bidi="ar-IQ"/>
        </w:rPr>
        <w:pict w14:anchorId="4ABEBE2D">
          <v:rect id="_x0000_s2052" style="position:absolute;margin-left:-7.9pt;margin-top:23.6pt;width:249.75pt;height:114.15pt;z-index:251645952;mso-position-horizontal-relative:text;mso-position-vertical-relative:text" stroked="f">
            <v:textbox style="mso-next-textbox:#_x0000_s2052">
              <w:txbxContent>
                <w:p w14:paraId="2597B861" w14:textId="2D564CAC" w:rsidR="007345FD" w:rsidRPr="0078511F" w:rsidRDefault="007345FD" w:rsidP="00D31176">
                  <w:pPr>
                    <w:tabs>
                      <w:tab w:val="left" w:pos="1365"/>
                      <w:tab w:val="left" w:pos="1440"/>
                      <w:tab w:val="left" w:pos="2160"/>
                      <w:tab w:val="left" w:pos="2880"/>
                      <w:tab w:val="center" w:pos="4535"/>
                    </w:tabs>
                    <w:spacing w:after="0" w:line="240" w:lineRule="auto"/>
                    <w:ind w:right="-568"/>
                    <w:rPr>
                      <w:rFonts w:asciiTheme="majorBidi" w:hAnsiTheme="majorBidi" w:cstheme="majorBidi"/>
                      <w:sz w:val="24"/>
                      <w:szCs w:val="24"/>
                      <w:lang w:bidi="ar-IQ"/>
                    </w:rPr>
                  </w:pPr>
                  <w:bookmarkStart w:id="1" w:name="_Hlk532814683"/>
                  <w:r w:rsidRPr="0078511F">
                    <w:rPr>
                      <w:rFonts w:asciiTheme="majorBidi" w:hAnsiTheme="majorBidi" w:cstheme="majorBidi"/>
                      <w:sz w:val="24"/>
                      <w:szCs w:val="24"/>
                      <w:lang w:bidi="ar-IQ"/>
                    </w:rPr>
                    <w:t>Article Info:</w:t>
                  </w:r>
                  <w:r w:rsidRPr="0078511F">
                    <w:rPr>
                      <w:rFonts w:asciiTheme="majorBidi" w:hAnsiTheme="majorBidi" w:cstheme="majorBidi"/>
                      <w:sz w:val="24"/>
                      <w:szCs w:val="24"/>
                      <w:lang w:bidi="ar-IQ"/>
                    </w:rPr>
                    <w:tab/>
                  </w:r>
                  <w:bookmarkEnd w:id="1"/>
                </w:p>
                <w:p w14:paraId="1BB7A10A" w14:textId="44A268B5" w:rsidR="007345FD" w:rsidRPr="0078511F" w:rsidRDefault="007345FD" w:rsidP="00D31176">
                  <w:pPr>
                    <w:tabs>
                      <w:tab w:val="left" w:pos="1365"/>
                      <w:tab w:val="left" w:pos="1440"/>
                      <w:tab w:val="left" w:pos="2160"/>
                      <w:tab w:val="left" w:pos="2880"/>
                      <w:tab w:val="center" w:pos="4535"/>
                    </w:tabs>
                    <w:spacing w:after="0" w:line="240" w:lineRule="auto"/>
                    <w:ind w:right="-568"/>
                    <w:rPr>
                      <w:rFonts w:asciiTheme="majorBidi" w:hAnsiTheme="majorBidi" w:cstheme="majorBidi"/>
                      <w:sz w:val="24"/>
                      <w:szCs w:val="24"/>
                      <w:lang w:bidi="ar-IQ"/>
                    </w:rPr>
                  </w:pPr>
                  <w:r w:rsidRPr="0078511F">
                    <w:rPr>
                      <w:rFonts w:asciiTheme="majorBidi" w:hAnsiTheme="majorBidi" w:cstheme="majorBidi"/>
                      <w:sz w:val="24"/>
                      <w:szCs w:val="24"/>
                      <w:lang w:bidi="ar-IQ"/>
                    </w:rPr>
                    <w:tab/>
                  </w:r>
                </w:p>
                <w:p w14:paraId="6EA9AAC9" w14:textId="1FFCDB9E" w:rsidR="007345FD" w:rsidRPr="0078511F" w:rsidRDefault="007345FD" w:rsidP="000E6B16">
                  <w:pPr>
                    <w:tabs>
                      <w:tab w:val="left" w:pos="1365"/>
                      <w:tab w:val="left" w:pos="1440"/>
                      <w:tab w:val="left" w:pos="3975"/>
                      <w:tab w:val="left" w:pos="4155"/>
                      <w:tab w:val="center" w:pos="4535"/>
                    </w:tabs>
                    <w:spacing w:after="0" w:line="240" w:lineRule="auto"/>
                    <w:rPr>
                      <w:rFonts w:asciiTheme="majorBidi" w:hAnsiTheme="majorBidi" w:cstheme="majorBidi"/>
                      <w:sz w:val="24"/>
                      <w:szCs w:val="24"/>
                      <w:lang w:bidi="ar-IQ"/>
                    </w:rPr>
                  </w:pPr>
                  <w:r w:rsidRPr="0078511F">
                    <w:rPr>
                      <w:rFonts w:asciiTheme="majorBidi" w:hAnsiTheme="majorBidi" w:cstheme="majorBidi"/>
                      <w:sz w:val="24"/>
                      <w:szCs w:val="24"/>
                      <w:lang w:bidi="ar-IQ"/>
                    </w:rPr>
                    <w:t>Received</w:t>
                  </w:r>
                  <w:r w:rsidR="00A354C9">
                    <w:rPr>
                      <w:rFonts w:asciiTheme="majorBidi" w:hAnsiTheme="majorBidi" w:cstheme="majorBidi"/>
                      <w:sz w:val="24"/>
                      <w:szCs w:val="24"/>
                      <w:lang w:bidi="ar-IQ"/>
                    </w:rPr>
                    <w:t xml:space="preserve"> </w:t>
                  </w:r>
                  <w:r w:rsidR="009C235C">
                    <w:rPr>
                      <w:rFonts w:asciiTheme="majorBidi" w:hAnsiTheme="majorBidi" w:cstheme="majorBidi"/>
                      <w:sz w:val="24"/>
                      <w:szCs w:val="24"/>
                      <w:lang w:bidi="ar-IQ"/>
                    </w:rPr>
                    <w:t xml:space="preserve"> </w:t>
                  </w:r>
                  <w:r w:rsidR="000E1AEC">
                    <w:rPr>
                      <w:rFonts w:asciiTheme="majorBidi" w:hAnsiTheme="majorBidi" w:cstheme="majorBidi"/>
                      <w:sz w:val="24"/>
                      <w:szCs w:val="24"/>
                      <w:lang w:bidi="ar-IQ"/>
                    </w:rPr>
                    <w:t>Nov</w:t>
                  </w:r>
                  <w:r w:rsidR="00A354C9">
                    <w:rPr>
                      <w:rFonts w:asciiTheme="majorBidi" w:hAnsiTheme="majorBidi" w:cstheme="majorBidi"/>
                      <w:sz w:val="24"/>
                      <w:szCs w:val="24"/>
                      <w:lang w:bidi="ar-IQ"/>
                    </w:rPr>
                    <w:t xml:space="preserve"> 2022</w:t>
                  </w:r>
                  <w:r w:rsidR="000C6ED9">
                    <w:rPr>
                      <w:rFonts w:asciiTheme="majorBidi" w:hAnsiTheme="majorBidi" w:cstheme="majorBidi"/>
                      <w:sz w:val="24"/>
                      <w:szCs w:val="24"/>
                      <w:lang w:bidi="ar-IQ"/>
                    </w:rPr>
                    <w:t xml:space="preserve"> </w:t>
                  </w:r>
                </w:p>
                <w:p w14:paraId="7E09DD06" w14:textId="6FD50D71" w:rsidR="007345FD" w:rsidRPr="0078511F" w:rsidRDefault="007345FD" w:rsidP="00FC1796">
                  <w:pPr>
                    <w:tabs>
                      <w:tab w:val="left" w:pos="1365"/>
                    </w:tabs>
                    <w:spacing w:after="0" w:line="240" w:lineRule="auto"/>
                    <w:rPr>
                      <w:rFonts w:asciiTheme="majorBidi" w:hAnsiTheme="majorBidi" w:cstheme="majorBidi"/>
                      <w:sz w:val="24"/>
                      <w:szCs w:val="24"/>
                      <w:lang w:bidi="ar-IQ"/>
                    </w:rPr>
                  </w:pPr>
                  <w:r w:rsidRPr="0078511F">
                    <w:rPr>
                      <w:rFonts w:asciiTheme="majorBidi" w:hAnsiTheme="majorBidi" w:cstheme="majorBidi"/>
                      <w:sz w:val="24"/>
                      <w:szCs w:val="24"/>
                      <w:lang w:bidi="ar-IQ"/>
                    </w:rPr>
                    <w:t xml:space="preserve">Accepted </w:t>
                  </w:r>
                  <w:r w:rsidR="000C6ED9">
                    <w:rPr>
                      <w:rFonts w:asciiTheme="majorBidi" w:hAnsiTheme="majorBidi" w:cstheme="majorBidi"/>
                      <w:sz w:val="24"/>
                      <w:szCs w:val="24"/>
                      <w:lang w:bidi="ar-IQ"/>
                    </w:rPr>
                    <w:t xml:space="preserve"> </w:t>
                  </w:r>
                  <w:r w:rsidR="00EF4C26">
                    <w:rPr>
                      <w:rFonts w:asciiTheme="majorBidi" w:hAnsiTheme="majorBidi" w:cstheme="majorBidi"/>
                      <w:sz w:val="24"/>
                      <w:szCs w:val="24"/>
                      <w:lang w:bidi="ar-IQ"/>
                    </w:rPr>
                    <w:t>Dec</w:t>
                  </w:r>
                  <w:r w:rsidR="00D14BE2">
                    <w:rPr>
                      <w:rFonts w:asciiTheme="majorBidi" w:hAnsiTheme="majorBidi" w:cstheme="majorBidi"/>
                      <w:sz w:val="24"/>
                      <w:szCs w:val="24"/>
                      <w:lang w:bidi="ar-IQ"/>
                    </w:rPr>
                    <w:t xml:space="preserve"> </w:t>
                  </w:r>
                  <w:r w:rsidR="00A354C9">
                    <w:rPr>
                      <w:rFonts w:asciiTheme="majorBidi" w:hAnsiTheme="majorBidi" w:cstheme="majorBidi"/>
                      <w:sz w:val="24"/>
                      <w:szCs w:val="24"/>
                      <w:lang w:bidi="ar-IQ"/>
                    </w:rPr>
                    <w:t xml:space="preserve">2022 </w:t>
                  </w:r>
                </w:p>
                <w:p w14:paraId="07E5E820" w14:textId="77777777" w:rsidR="007345FD" w:rsidRPr="0078511F" w:rsidRDefault="007345FD" w:rsidP="00634D70">
                  <w:pPr>
                    <w:tabs>
                      <w:tab w:val="left" w:pos="1365"/>
                      <w:tab w:val="left" w:pos="5610"/>
                    </w:tabs>
                    <w:spacing w:after="0" w:line="240" w:lineRule="auto"/>
                    <w:rPr>
                      <w:rFonts w:asciiTheme="majorBidi" w:hAnsiTheme="majorBidi" w:cstheme="majorBidi"/>
                      <w:sz w:val="24"/>
                      <w:szCs w:val="24"/>
                      <w:lang w:bidi="ar-IQ"/>
                    </w:rPr>
                  </w:pPr>
                  <w:r w:rsidRPr="0078511F">
                    <w:rPr>
                      <w:rFonts w:asciiTheme="majorBidi" w:hAnsiTheme="majorBidi" w:cstheme="majorBidi"/>
                      <w:sz w:val="24"/>
                      <w:szCs w:val="24"/>
                      <w:lang w:bidi="ar-IQ"/>
                    </w:rPr>
                    <w:t>Corresponding Author email:</w:t>
                  </w:r>
                  <w:r w:rsidRPr="0078511F">
                    <w:rPr>
                      <w:rFonts w:asciiTheme="majorBidi" w:hAnsiTheme="majorBidi" w:cstheme="majorBidi"/>
                      <w:sz w:val="24"/>
                      <w:szCs w:val="24"/>
                      <w:lang w:bidi="ar-IQ"/>
                    </w:rPr>
                    <w:tab/>
                  </w:r>
                </w:p>
                <w:p w14:paraId="74F9B4B1" w14:textId="6AADDE29" w:rsidR="004A69B8" w:rsidRDefault="000E1AEC" w:rsidP="00961275">
                  <w:pPr>
                    <w:tabs>
                      <w:tab w:val="left" w:pos="1365"/>
                    </w:tabs>
                    <w:spacing w:after="0" w:line="240" w:lineRule="auto"/>
                    <w:rPr>
                      <w:rStyle w:val="Hyperlink"/>
                      <w:rFonts w:asciiTheme="majorBidi" w:hAnsiTheme="majorBidi" w:cstheme="majorBidi"/>
                      <w:sz w:val="24"/>
                      <w:szCs w:val="24"/>
                      <w:lang w:bidi="ar-IQ"/>
                    </w:rPr>
                  </w:pPr>
                  <w:r w:rsidRPr="000E1AEC">
                    <w:rPr>
                      <w:rStyle w:val="Hyperlink"/>
                      <w:rFonts w:asciiTheme="majorBidi" w:hAnsiTheme="majorBidi" w:cstheme="majorBidi"/>
                      <w:sz w:val="24"/>
                      <w:szCs w:val="24"/>
                      <w:lang w:bidi="ar-IQ"/>
                    </w:rPr>
                    <w:t>pharm.drmhdclinical@uomustansiriyah.edu.iq</w:t>
                  </w:r>
                </w:p>
                <w:p w14:paraId="155CAB59" w14:textId="7221DEE4" w:rsidR="007345FD" w:rsidRPr="00083FB5" w:rsidRDefault="007345FD" w:rsidP="00961275">
                  <w:pPr>
                    <w:tabs>
                      <w:tab w:val="left" w:pos="1365"/>
                    </w:tabs>
                    <w:spacing w:after="0" w:line="240" w:lineRule="auto"/>
                    <w:rPr>
                      <w:rStyle w:val="Hyperlink"/>
                    </w:rPr>
                  </w:pPr>
                  <w:r w:rsidRPr="004A69B8">
                    <w:rPr>
                      <w:rStyle w:val="Hyperlink"/>
                      <w:lang w:bidi="ar-IQ"/>
                    </w:rPr>
                    <w:t>orcid:</w:t>
                  </w:r>
                  <w:r w:rsidRPr="0078511F">
                    <w:rPr>
                      <w:sz w:val="24"/>
                      <w:szCs w:val="24"/>
                    </w:rPr>
                    <w:t xml:space="preserve"> </w:t>
                  </w:r>
                  <w:hyperlink r:id="rId8" w:history="1">
                    <w:r w:rsidRPr="0078511F">
                      <w:rPr>
                        <w:rStyle w:val="Hyperlink"/>
                        <w:rFonts w:asciiTheme="majorBidi" w:hAnsiTheme="majorBidi" w:cstheme="majorBidi"/>
                        <w:sz w:val="24"/>
                        <w:szCs w:val="24"/>
                        <w:lang w:bidi="ar-IQ"/>
                      </w:rPr>
                      <w:t>https://orcid.org/</w:t>
                    </w:r>
                  </w:hyperlink>
                  <w:r w:rsidR="00C1046C" w:rsidRPr="00C1046C">
                    <w:rPr>
                      <w:rStyle w:val="Hyperlink"/>
                      <w:rFonts w:asciiTheme="majorBidi" w:hAnsiTheme="majorBidi" w:cstheme="majorBidi"/>
                      <w:sz w:val="24"/>
                      <w:szCs w:val="24"/>
                      <w:lang w:bidi="ar-IQ"/>
                    </w:rPr>
                    <w:t>0000-0002-5659-8713</w:t>
                  </w:r>
                </w:p>
                <w:p w14:paraId="19F11D65" w14:textId="6B2C1634" w:rsidR="007345FD" w:rsidRPr="0078511F" w:rsidRDefault="007345FD" w:rsidP="001F693B">
                  <w:pPr>
                    <w:tabs>
                      <w:tab w:val="left" w:pos="1365"/>
                    </w:tabs>
                    <w:spacing w:after="0" w:line="240" w:lineRule="auto"/>
                    <w:rPr>
                      <w:rFonts w:asciiTheme="majorBidi" w:hAnsiTheme="majorBidi" w:cstheme="majorBidi"/>
                      <w:sz w:val="24"/>
                      <w:szCs w:val="24"/>
                      <w:lang w:bidi="ar-IQ"/>
                    </w:rPr>
                  </w:pPr>
                  <w:r w:rsidRPr="0078511F">
                    <w:rPr>
                      <w:rFonts w:asciiTheme="majorBidi" w:hAnsiTheme="majorBidi" w:cstheme="majorBidi"/>
                      <w:sz w:val="24"/>
                      <w:szCs w:val="24"/>
                      <w:lang w:bidi="ar-IQ"/>
                    </w:rPr>
                    <w:t xml:space="preserve"> </w:t>
                  </w:r>
                </w:p>
                <w:p w14:paraId="55944228" w14:textId="77777777" w:rsidR="007345FD" w:rsidRPr="0078511F" w:rsidRDefault="007345FD" w:rsidP="00450B04">
                  <w:pPr>
                    <w:tabs>
                      <w:tab w:val="left" w:pos="1365"/>
                    </w:tabs>
                    <w:spacing w:after="0" w:line="240" w:lineRule="auto"/>
                    <w:rPr>
                      <w:rFonts w:asciiTheme="majorBidi" w:hAnsiTheme="majorBidi" w:cstheme="majorBidi"/>
                      <w:sz w:val="24"/>
                      <w:szCs w:val="24"/>
                    </w:rPr>
                  </w:pPr>
                </w:p>
                <w:p w14:paraId="52E26870" w14:textId="77777777" w:rsidR="007345FD" w:rsidRPr="0078511F" w:rsidRDefault="007345FD" w:rsidP="000E6B16">
                  <w:pPr>
                    <w:jc w:val="center"/>
                    <w:rPr>
                      <w:sz w:val="24"/>
                      <w:szCs w:val="24"/>
                      <w:lang w:bidi="ar-IQ"/>
                    </w:rPr>
                  </w:pPr>
                </w:p>
                <w:p w14:paraId="12929054" w14:textId="77777777" w:rsidR="007345FD" w:rsidRPr="0078511F" w:rsidRDefault="007345FD" w:rsidP="000E6B16">
                  <w:pPr>
                    <w:rPr>
                      <w:sz w:val="24"/>
                      <w:szCs w:val="24"/>
                    </w:rPr>
                  </w:pPr>
                </w:p>
              </w:txbxContent>
            </v:textbox>
            <w10:wrap anchorx="page"/>
          </v:rect>
        </w:pict>
      </w:r>
      <w:r w:rsidR="00307CDD" w:rsidRPr="0076774E">
        <w:rPr>
          <w:rFonts w:ascii="Simplified Arabic" w:hAnsi="Simplified Arabic" w:cs="Simplified Arabic" w:hint="cs"/>
          <w:b/>
          <w:bCs/>
          <w:w w:val="150"/>
          <w:sz w:val="32"/>
          <w:szCs w:val="32"/>
          <w:rtl/>
          <w:lang w:bidi="ar-IQ"/>
        </w:rPr>
        <w:t>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w:t>
      </w:r>
      <w:bookmarkEnd w:id="0"/>
      <w:r>
        <w:rPr>
          <w:rFonts w:ascii="Simplified Arabic" w:hAnsi="Simplified Arabic" w:cs="Simplified Arabic"/>
          <w:b/>
          <w:bCs/>
          <w:noProof/>
          <w:sz w:val="32"/>
          <w:szCs w:val="32"/>
          <w:lang w:bidi="ar-IQ"/>
        </w:rPr>
        <w:pict w14:anchorId="3BDF857E">
          <v:shapetype id="_x0000_t32" coordsize="21600,21600" o:spt="32" o:oned="t" path="m,l21600,21600e" filled="f">
            <v:path arrowok="t" fillok="f" o:connecttype="none"/>
            <o:lock v:ext="edit" shapetype="t"/>
          </v:shapetype>
          <v:shape id="_x0000_s2060" type="#_x0000_t32" style="position:absolute;margin-left:-2.65pt;margin-top:49.05pt;width:233.25pt;height:.75pt;z-index:251650048;mso-position-horizontal-relative:text;mso-position-vertical-relative:text" o:connectortype="straight">
            <w10:wrap anchorx="page"/>
          </v:shape>
        </w:pict>
      </w:r>
      <w:bookmarkStart w:id="2" w:name="_Hlk73866405"/>
    </w:p>
    <w:bookmarkEnd w:id="2"/>
    <w:p w14:paraId="01CF1B3C" w14:textId="77777777" w:rsidR="00677E3C" w:rsidRDefault="00900E74" w:rsidP="009603EC">
      <w:pPr>
        <w:tabs>
          <w:tab w:val="left" w:pos="5160"/>
        </w:tabs>
        <w:spacing w:after="0" w:line="240" w:lineRule="auto"/>
        <w:ind w:right="-649"/>
        <w:rPr>
          <w:rFonts w:asciiTheme="majorBidi" w:hAnsiTheme="majorBidi" w:cstheme="majorBidi"/>
          <w:b/>
          <w:bCs/>
          <w:sz w:val="24"/>
          <w:szCs w:val="24"/>
          <w:rtl/>
        </w:rPr>
      </w:pPr>
      <w:r>
        <w:rPr>
          <w:rFonts w:asciiTheme="majorBidi" w:hAnsiTheme="majorBidi" w:cstheme="majorBidi"/>
          <w:b/>
          <w:bCs/>
          <w:sz w:val="28"/>
          <w:szCs w:val="28"/>
        </w:rPr>
        <w:tab/>
      </w:r>
      <w:r w:rsidRPr="00034B80">
        <w:rPr>
          <w:rFonts w:asciiTheme="majorBidi" w:hAnsiTheme="majorBidi" w:cstheme="majorBidi"/>
          <w:b/>
          <w:bCs/>
          <w:sz w:val="24"/>
          <w:szCs w:val="24"/>
        </w:rPr>
        <w:t>DOI:</w:t>
      </w:r>
    </w:p>
    <w:p w14:paraId="086FA95C" w14:textId="13E2B8D9" w:rsidR="00B96D7A" w:rsidRDefault="00900E74" w:rsidP="009603EC">
      <w:pPr>
        <w:tabs>
          <w:tab w:val="left" w:pos="5160"/>
        </w:tabs>
        <w:spacing w:after="0" w:line="240" w:lineRule="auto"/>
        <w:ind w:right="-649"/>
        <w:rPr>
          <w:rFonts w:asciiTheme="majorBidi" w:hAnsiTheme="majorBidi" w:cstheme="majorBidi"/>
          <w:b/>
          <w:bCs/>
          <w:sz w:val="28"/>
          <w:szCs w:val="28"/>
        </w:rPr>
      </w:pPr>
      <w:r>
        <w:rPr>
          <w:rFonts w:asciiTheme="majorBidi" w:hAnsiTheme="majorBidi" w:cstheme="majorBidi"/>
          <w:b/>
          <w:bCs/>
          <w:sz w:val="28"/>
          <w:szCs w:val="28"/>
        </w:rPr>
        <w:tab/>
      </w:r>
      <w:r w:rsidR="00B96D7A" w:rsidRPr="0076774E">
        <w:rPr>
          <w:rFonts w:asciiTheme="majorBidi" w:hAnsiTheme="majorBidi" w:cstheme="majorBidi"/>
          <w:b/>
          <w:bCs/>
          <w:sz w:val="28"/>
          <w:szCs w:val="28"/>
        </w:rPr>
        <w:t>Abstract:</w:t>
      </w:r>
      <w:r w:rsidR="00307CDD">
        <w:rPr>
          <w:rFonts w:asciiTheme="majorBidi" w:hAnsiTheme="majorBidi" w:cstheme="majorBidi"/>
          <w:b/>
          <w:bCs/>
          <w:sz w:val="28"/>
          <w:szCs w:val="28"/>
        </w:rPr>
        <w:tab/>
      </w:r>
    </w:p>
    <w:p w14:paraId="26BA871C" w14:textId="77777777" w:rsidR="002222AB" w:rsidRDefault="002222AB" w:rsidP="00B84A0E">
      <w:pPr>
        <w:spacing w:after="0" w:line="240" w:lineRule="auto"/>
        <w:ind w:left="5130"/>
        <w:jc w:val="both"/>
        <w:rPr>
          <w:rFonts w:asciiTheme="majorBidi" w:eastAsia="Times New Roman" w:hAnsiTheme="majorBidi" w:cstheme="majorBidi"/>
          <w:bCs/>
          <w:color w:val="000000"/>
          <w:sz w:val="24"/>
          <w:szCs w:val="24"/>
        </w:rPr>
      </w:pPr>
      <w:r w:rsidRPr="002222AB">
        <w:rPr>
          <w:rFonts w:asciiTheme="majorBidi" w:eastAsia="Times New Roman" w:hAnsiTheme="majorBidi" w:cstheme="majorBidi"/>
          <w:bCs/>
          <w:color w:val="000000"/>
          <w:sz w:val="24"/>
          <w:szCs w:val="24"/>
        </w:rPr>
        <w:t xml:space="preserve">Mucopolysaccharidosis I (MPS I) or Hurler and Mucopolysaccharidosis VI (MPS VI) or Maroteaux-Lamy syndrome are infrequent genetic disorder inherited as an autosomal recessive disease attributed to genetic </w:t>
      </w:r>
    </w:p>
    <w:p w14:paraId="4A828C2D" w14:textId="77777777" w:rsidR="002222AB" w:rsidRDefault="002222AB" w:rsidP="002222AB">
      <w:pPr>
        <w:tabs>
          <w:tab w:val="left" w:pos="1080"/>
          <w:tab w:val="left" w:pos="5940"/>
        </w:tabs>
        <w:spacing w:after="0" w:line="240" w:lineRule="auto"/>
        <w:jc w:val="both"/>
        <w:rPr>
          <w:rFonts w:asciiTheme="majorBidi" w:eastAsia="Times New Roman" w:hAnsiTheme="majorBidi" w:cstheme="majorBidi"/>
          <w:bCs/>
          <w:color w:val="000000"/>
          <w:sz w:val="24"/>
          <w:szCs w:val="24"/>
        </w:rPr>
      </w:pPr>
    </w:p>
    <w:p w14:paraId="1633490C" w14:textId="547E8E04" w:rsidR="00B84A0E" w:rsidRDefault="002222AB" w:rsidP="002222AB">
      <w:pPr>
        <w:tabs>
          <w:tab w:val="left" w:pos="1080"/>
          <w:tab w:val="left" w:pos="5940"/>
        </w:tabs>
        <w:spacing w:after="0" w:line="240" w:lineRule="auto"/>
        <w:jc w:val="both"/>
        <w:rPr>
          <w:rFonts w:asciiTheme="majorBidi" w:eastAsia="Times New Roman" w:hAnsiTheme="majorBidi" w:cstheme="majorBidi"/>
          <w:bCs/>
          <w:color w:val="000000"/>
          <w:sz w:val="24"/>
          <w:szCs w:val="24"/>
        </w:rPr>
      </w:pPr>
      <w:r w:rsidRPr="002222AB">
        <w:rPr>
          <w:rFonts w:asciiTheme="majorBidi" w:eastAsia="Times New Roman" w:hAnsiTheme="majorBidi" w:cstheme="majorBidi"/>
          <w:bCs/>
          <w:color w:val="000000"/>
          <w:sz w:val="24"/>
          <w:szCs w:val="24"/>
        </w:rPr>
        <w:t>variants genetic variant causing α-L iduronidase (IDUA) and</w:t>
      </w:r>
      <w:r>
        <w:rPr>
          <w:rFonts w:asciiTheme="majorBidi" w:eastAsia="Times New Roman" w:hAnsiTheme="majorBidi" w:cstheme="majorBidi"/>
          <w:bCs/>
          <w:color w:val="000000"/>
          <w:sz w:val="24"/>
          <w:szCs w:val="24"/>
        </w:rPr>
        <w:t xml:space="preserve"> </w:t>
      </w:r>
      <w:r w:rsidRPr="002222AB">
        <w:rPr>
          <w:rFonts w:asciiTheme="majorBidi" w:eastAsia="Times New Roman" w:hAnsiTheme="majorBidi" w:cstheme="majorBidi"/>
          <w:bCs/>
          <w:color w:val="000000"/>
          <w:sz w:val="24"/>
          <w:szCs w:val="24"/>
        </w:rPr>
        <w:t>arylsulfatase B (ARSB)enzyme deficiency, respectively.  Here, two cases of children suffering from MPS disorder were described, the first case was MPS I while the second case was MPS VI and both cases were treated with allogenic Hematopoietic Stem Cell Transplantation approach in order to limit skeletal deterioration and retard neurocognitive alterations and hence, improve the quality of life of affected children. Following Transplantations outcomes reveal a full engraftment of donor cells as well as improvement of recipient enzymatic activity, enzyme replacement therapy post-transplantation will augment transplantation clinical outcomes. Transplantation will be more successful if the disease diagnosed early before the severe irreversible symptoms ensue.</w:t>
      </w:r>
    </w:p>
    <w:p w14:paraId="0EE9F4A2" w14:textId="1B4A311F" w:rsidR="004223D9" w:rsidRDefault="004F299A" w:rsidP="004223D9">
      <w:pPr>
        <w:spacing w:after="0" w:line="240" w:lineRule="auto"/>
        <w:jc w:val="both"/>
        <w:rPr>
          <w:rFonts w:asciiTheme="majorBidi" w:hAnsiTheme="majorBidi" w:cstheme="majorBidi"/>
          <w:i/>
          <w:iCs/>
          <w:sz w:val="24"/>
          <w:szCs w:val="24"/>
          <w:lang w:bidi="ar-IQ"/>
        </w:rPr>
      </w:pPr>
      <w:r w:rsidRPr="0078511F">
        <w:rPr>
          <w:rFonts w:asciiTheme="majorBidi" w:hAnsiTheme="majorBidi" w:cstheme="majorBidi"/>
          <w:b/>
          <w:bCs/>
          <w:sz w:val="24"/>
          <w:szCs w:val="24"/>
        </w:rPr>
        <w:t>Key words:</w:t>
      </w:r>
      <w:r w:rsidR="008236C4" w:rsidRPr="008236C4">
        <w:t xml:space="preserve"> </w:t>
      </w:r>
      <w:r w:rsidR="002222AB" w:rsidRPr="002222AB">
        <w:rPr>
          <w:rFonts w:asciiTheme="majorBidi" w:hAnsiTheme="majorBidi" w:cstheme="majorBidi"/>
          <w:sz w:val="24"/>
          <w:szCs w:val="24"/>
          <w:lang w:bidi="ar-IQ"/>
        </w:rPr>
        <w:t xml:space="preserve">Hematopoietic Stem Cells Transplantation, Matched donor, Hurler syndrome, Maroteaux-Lamy </w:t>
      </w:r>
      <w:r w:rsidR="00CA7AE5" w:rsidRPr="002222AB">
        <w:rPr>
          <w:rFonts w:asciiTheme="majorBidi" w:hAnsiTheme="majorBidi" w:cstheme="majorBidi"/>
          <w:sz w:val="24"/>
          <w:szCs w:val="24"/>
          <w:lang w:bidi="ar-IQ"/>
        </w:rPr>
        <w:t>syndrome.</w:t>
      </w:r>
    </w:p>
    <w:p w14:paraId="01641C15" w14:textId="66EF8C65" w:rsidR="000C4019" w:rsidRDefault="000C4019" w:rsidP="004223D9">
      <w:pPr>
        <w:spacing w:after="0" w:line="240" w:lineRule="auto"/>
        <w:jc w:val="both"/>
        <w:rPr>
          <w:rFonts w:ascii="Arial" w:eastAsia="Arial" w:hAnsi="Arial" w:cs="Arial"/>
          <w:b/>
          <w:bCs/>
          <w:color w:val="000000"/>
          <w:sz w:val="28"/>
          <w:szCs w:val="28"/>
        </w:rPr>
      </w:pPr>
      <w:r w:rsidRPr="0076774E">
        <w:rPr>
          <w:rFonts w:ascii="Simplified Arabic" w:hAnsi="Simplified Arabic" w:cs="Simplified Arabic" w:hint="cs"/>
          <w:b/>
          <w:bCs/>
          <w:w w:val="150"/>
          <w:sz w:val="32"/>
          <w:szCs w:val="32"/>
          <w:rtl/>
          <w:lang w:bidi="ar-IQ"/>
        </w:rPr>
        <w:t>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w:t>
      </w:r>
    </w:p>
    <w:p w14:paraId="4335F062" w14:textId="77777777" w:rsidR="002222AB" w:rsidRDefault="002222AB" w:rsidP="00283458">
      <w:pPr>
        <w:bidi/>
        <w:spacing w:after="0" w:line="240" w:lineRule="auto"/>
        <w:ind w:left="-19" w:right="-1"/>
        <w:rPr>
          <w:rFonts w:asciiTheme="majorBidi" w:eastAsia="Arial" w:hAnsiTheme="majorBidi" w:cs="Times New Roman"/>
          <w:b/>
          <w:bCs/>
          <w:color w:val="000000"/>
          <w:sz w:val="28"/>
          <w:szCs w:val="28"/>
        </w:rPr>
      </w:pPr>
      <w:r w:rsidRPr="002222AB">
        <w:rPr>
          <w:rFonts w:asciiTheme="majorBidi" w:eastAsia="Arial" w:hAnsiTheme="majorBidi" w:cs="Times New Roman"/>
          <w:b/>
          <w:bCs/>
          <w:color w:val="000000"/>
          <w:sz w:val="28"/>
          <w:szCs w:val="28"/>
          <w:rtl/>
        </w:rPr>
        <w:t>دراسة حالة لمريضين عراقيين مصابين بداء عديد السكاريد المخاطي (متلازمة هيرلر "النوع الأول" ومتلازمة ماروتو لامي "النوع السادس") تم علاجهما بزراعة الخلايا الجذعية المكونة للدم (</w:t>
      </w:r>
      <w:r w:rsidRPr="002222AB">
        <w:rPr>
          <w:rFonts w:asciiTheme="majorBidi" w:eastAsia="Arial" w:hAnsiTheme="majorBidi" w:cs="Times New Roman"/>
          <w:b/>
          <w:bCs/>
          <w:color w:val="000000"/>
          <w:sz w:val="28"/>
          <w:szCs w:val="28"/>
        </w:rPr>
        <w:t>HSCT</w:t>
      </w:r>
      <w:r w:rsidRPr="002222AB">
        <w:rPr>
          <w:rFonts w:asciiTheme="majorBidi" w:eastAsia="Arial" w:hAnsiTheme="majorBidi" w:cs="Times New Roman"/>
          <w:b/>
          <w:bCs/>
          <w:color w:val="000000"/>
          <w:sz w:val="28"/>
          <w:szCs w:val="28"/>
          <w:rtl/>
        </w:rPr>
        <w:t>)</w:t>
      </w:r>
    </w:p>
    <w:p w14:paraId="3E86F807" w14:textId="55BC58D8" w:rsidR="002222AB" w:rsidRDefault="002222AB" w:rsidP="00300021">
      <w:pPr>
        <w:bidi/>
        <w:spacing w:after="0" w:line="240" w:lineRule="auto"/>
        <w:ind w:left="-1" w:right="709"/>
        <w:jc w:val="both"/>
        <w:rPr>
          <w:rFonts w:asciiTheme="majorBidi" w:hAnsiTheme="majorBidi" w:cs="Times New Roman"/>
          <w:b/>
          <w:bCs/>
          <w:sz w:val="24"/>
          <w:szCs w:val="24"/>
          <w:lang w:bidi="ar-IQ"/>
        </w:rPr>
      </w:pPr>
      <w:r w:rsidRPr="002222AB">
        <w:rPr>
          <w:rFonts w:asciiTheme="majorBidi" w:hAnsiTheme="majorBidi" w:cs="Times New Roman"/>
          <w:b/>
          <w:bCs/>
          <w:sz w:val="24"/>
          <w:szCs w:val="24"/>
          <w:rtl/>
          <w:lang w:bidi="ar-IQ"/>
        </w:rPr>
        <w:t>فرقان محمد عبدالاله</w:t>
      </w:r>
      <w:r>
        <w:rPr>
          <w:rFonts w:asciiTheme="majorBidi" w:hAnsiTheme="majorBidi" w:cs="Times New Roman"/>
          <w:b/>
          <w:bCs/>
          <w:sz w:val="24"/>
          <w:szCs w:val="24"/>
          <w:lang w:bidi="ar-IQ"/>
        </w:rPr>
        <w:t>*</w:t>
      </w:r>
      <w:r w:rsidRPr="002222AB">
        <w:rPr>
          <w:rFonts w:asciiTheme="majorBidi" w:hAnsiTheme="majorBidi" w:cs="Times New Roman"/>
          <w:b/>
          <w:bCs/>
          <w:sz w:val="24"/>
          <w:szCs w:val="24"/>
          <w:rtl/>
          <w:lang w:bidi="ar-IQ"/>
        </w:rPr>
        <w:t>، محمد محمود محمد</w:t>
      </w:r>
      <w:r>
        <w:rPr>
          <w:rFonts w:asciiTheme="majorBidi" w:hAnsiTheme="majorBidi" w:cs="Times New Roman"/>
          <w:b/>
          <w:bCs/>
          <w:sz w:val="24"/>
          <w:szCs w:val="24"/>
          <w:lang w:bidi="ar-IQ"/>
        </w:rPr>
        <w:t>**</w:t>
      </w:r>
      <w:r w:rsidRPr="002222AB">
        <w:rPr>
          <w:rFonts w:asciiTheme="majorBidi" w:hAnsiTheme="majorBidi" w:cs="Times New Roman"/>
          <w:b/>
          <w:bCs/>
          <w:sz w:val="24"/>
          <w:szCs w:val="24"/>
          <w:rtl/>
          <w:lang w:bidi="ar-IQ"/>
        </w:rPr>
        <w:t>، رباب حسن باقر</w:t>
      </w:r>
      <w:r>
        <w:rPr>
          <w:rFonts w:asciiTheme="majorBidi" w:hAnsiTheme="majorBidi" w:cs="Times New Roman"/>
          <w:b/>
          <w:bCs/>
          <w:sz w:val="24"/>
          <w:szCs w:val="24"/>
          <w:lang w:bidi="ar-IQ"/>
        </w:rPr>
        <w:t>***</w:t>
      </w:r>
    </w:p>
    <w:p w14:paraId="0420D38F" w14:textId="22DA4C8B" w:rsidR="002222AB" w:rsidRPr="002222AB" w:rsidRDefault="002222AB" w:rsidP="002222AB">
      <w:pPr>
        <w:bidi/>
        <w:spacing w:after="0" w:line="240" w:lineRule="auto"/>
        <w:ind w:left="-1" w:right="709"/>
        <w:jc w:val="both"/>
        <w:rPr>
          <w:rFonts w:asciiTheme="majorBidi" w:hAnsiTheme="majorBidi" w:cs="Times New Roman"/>
          <w:b/>
          <w:bCs/>
          <w:sz w:val="24"/>
          <w:szCs w:val="24"/>
          <w:lang w:bidi="ar-IQ"/>
        </w:rPr>
      </w:pPr>
      <w:r>
        <w:rPr>
          <w:rFonts w:asciiTheme="majorBidi" w:hAnsiTheme="majorBidi" w:cs="Times New Roman"/>
          <w:b/>
          <w:bCs/>
          <w:sz w:val="24"/>
          <w:szCs w:val="24"/>
          <w:lang w:bidi="ar-IQ"/>
        </w:rPr>
        <w:t>*</w:t>
      </w:r>
      <w:r w:rsidRPr="002222AB">
        <w:rPr>
          <w:rFonts w:asciiTheme="majorBidi" w:hAnsiTheme="majorBidi" w:cs="Times New Roman"/>
          <w:b/>
          <w:bCs/>
          <w:sz w:val="24"/>
          <w:szCs w:val="24"/>
          <w:rtl/>
          <w:lang w:bidi="ar-IQ"/>
        </w:rPr>
        <w:t>كلية الصيدلة، جامعة البيان، العراق، بغداد</w:t>
      </w:r>
    </w:p>
    <w:p w14:paraId="7A60B936" w14:textId="60BA9313" w:rsidR="002222AB" w:rsidRPr="002222AB" w:rsidRDefault="002222AB" w:rsidP="002222AB">
      <w:pPr>
        <w:bidi/>
        <w:spacing w:after="0" w:line="240" w:lineRule="auto"/>
        <w:ind w:left="-1" w:right="709"/>
        <w:jc w:val="both"/>
        <w:rPr>
          <w:rFonts w:asciiTheme="majorBidi" w:hAnsiTheme="majorBidi" w:cs="Times New Roman"/>
          <w:b/>
          <w:bCs/>
          <w:sz w:val="24"/>
          <w:szCs w:val="24"/>
          <w:lang w:bidi="ar-IQ"/>
        </w:rPr>
      </w:pPr>
      <w:r>
        <w:rPr>
          <w:rFonts w:asciiTheme="majorBidi" w:hAnsiTheme="majorBidi" w:cs="Times New Roman"/>
          <w:b/>
          <w:bCs/>
          <w:sz w:val="24"/>
          <w:szCs w:val="24"/>
          <w:lang w:bidi="ar-IQ"/>
        </w:rPr>
        <w:t>**</w:t>
      </w:r>
      <w:r w:rsidRPr="002222AB">
        <w:rPr>
          <w:rFonts w:asciiTheme="majorBidi" w:hAnsiTheme="majorBidi" w:cs="Times New Roman"/>
          <w:b/>
          <w:bCs/>
          <w:sz w:val="24"/>
          <w:szCs w:val="24"/>
          <w:rtl/>
          <w:lang w:bidi="ar-IQ"/>
        </w:rPr>
        <w:t>كلية الصيدلة، الجامعة المستنصرية، العراق، بغداد</w:t>
      </w:r>
    </w:p>
    <w:p w14:paraId="18476BBB" w14:textId="3A91ABA0" w:rsidR="002222AB" w:rsidRPr="002222AB" w:rsidRDefault="002222AB" w:rsidP="002222AB">
      <w:pPr>
        <w:bidi/>
        <w:spacing w:after="0" w:line="240" w:lineRule="auto"/>
        <w:ind w:left="-1" w:right="709"/>
        <w:jc w:val="both"/>
        <w:rPr>
          <w:rFonts w:asciiTheme="majorBidi" w:hAnsiTheme="majorBidi" w:cs="Times New Roman"/>
          <w:b/>
          <w:bCs/>
          <w:sz w:val="24"/>
          <w:szCs w:val="24"/>
          <w:lang w:bidi="ar-IQ"/>
        </w:rPr>
      </w:pPr>
      <w:r>
        <w:rPr>
          <w:rFonts w:asciiTheme="majorBidi" w:hAnsiTheme="majorBidi" w:cs="Times New Roman"/>
          <w:b/>
          <w:bCs/>
          <w:sz w:val="24"/>
          <w:szCs w:val="24"/>
          <w:lang w:bidi="ar-IQ"/>
        </w:rPr>
        <w:t>***</w:t>
      </w:r>
      <w:r w:rsidRPr="002222AB">
        <w:rPr>
          <w:rFonts w:asciiTheme="majorBidi" w:hAnsiTheme="majorBidi" w:cs="Times New Roman"/>
          <w:b/>
          <w:bCs/>
          <w:sz w:val="24"/>
          <w:szCs w:val="24"/>
          <w:rtl/>
          <w:lang w:bidi="ar-IQ"/>
        </w:rPr>
        <w:t xml:space="preserve">كلية الطب،الجامعة المستنصرية، العراق، بغداد </w:t>
      </w:r>
    </w:p>
    <w:p w14:paraId="46E5A94A" w14:textId="77777777" w:rsidR="00304D21" w:rsidRPr="002222AB" w:rsidRDefault="00304D21" w:rsidP="00304D21">
      <w:pPr>
        <w:bidi/>
        <w:spacing w:after="0" w:line="240" w:lineRule="auto"/>
        <w:ind w:left="-1" w:right="709"/>
        <w:jc w:val="both"/>
        <w:rPr>
          <w:rFonts w:asciiTheme="majorBidi" w:hAnsiTheme="majorBidi" w:cs="Times New Roman"/>
          <w:b/>
          <w:bCs/>
          <w:i/>
          <w:iCs/>
          <w:rtl/>
          <w:lang w:bidi="ar-IQ"/>
        </w:rPr>
      </w:pPr>
    </w:p>
    <w:p w14:paraId="7C1BC230" w14:textId="682E07AA" w:rsidR="004F299A" w:rsidRPr="0076774E" w:rsidRDefault="004F299A" w:rsidP="009A7C4F">
      <w:pPr>
        <w:bidi/>
        <w:spacing w:after="0" w:line="240" w:lineRule="auto"/>
        <w:ind w:left="-1" w:right="709"/>
        <w:jc w:val="both"/>
        <w:rPr>
          <w:rFonts w:asciiTheme="majorBidi" w:hAnsiTheme="majorBidi" w:cstheme="majorBidi"/>
          <w:b/>
          <w:bCs/>
          <w:sz w:val="28"/>
          <w:szCs w:val="28"/>
          <w:rtl/>
          <w:lang w:bidi="ar-IQ"/>
        </w:rPr>
      </w:pPr>
      <w:r w:rsidRPr="0076774E">
        <w:rPr>
          <w:rFonts w:asciiTheme="majorBidi" w:hAnsiTheme="majorBidi" w:cs="Times New Roman" w:hint="cs"/>
          <w:b/>
          <w:bCs/>
          <w:sz w:val="28"/>
          <w:szCs w:val="28"/>
          <w:rtl/>
          <w:lang w:bidi="ar-IQ"/>
        </w:rPr>
        <w:t>الخلاصة</w:t>
      </w:r>
      <w:r w:rsidRPr="0076774E">
        <w:rPr>
          <w:rFonts w:asciiTheme="majorBidi" w:hAnsiTheme="majorBidi" w:cs="Times New Roman"/>
          <w:b/>
          <w:bCs/>
          <w:sz w:val="28"/>
          <w:szCs w:val="28"/>
          <w:rtl/>
          <w:lang w:bidi="ar-IQ"/>
        </w:rPr>
        <w:t>:</w:t>
      </w:r>
    </w:p>
    <w:p w14:paraId="4E53BDB8" w14:textId="2E9BBBD0" w:rsidR="00304D21" w:rsidRDefault="007E2A7D" w:rsidP="00304D21">
      <w:pPr>
        <w:bidi/>
        <w:spacing w:after="0" w:line="240" w:lineRule="auto"/>
        <w:ind w:hanging="1"/>
        <w:jc w:val="both"/>
        <w:rPr>
          <w:rFonts w:asciiTheme="majorBidi" w:eastAsia="Times New Roman" w:hAnsiTheme="majorBidi" w:cs="Times New Roman"/>
          <w:sz w:val="24"/>
          <w:szCs w:val="24"/>
        </w:rPr>
      </w:pPr>
      <w:r w:rsidRPr="007E2A7D">
        <w:rPr>
          <w:rFonts w:asciiTheme="majorBidi" w:eastAsia="Times New Roman" w:hAnsiTheme="majorBidi" w:cs="Times New Roman"/>
          <w:sz w:val="24"/>
          <w:szCs w:val="24"/>
          <w:rtl/>
        </w:rPr>
        <w:t xml:space="preserve">داء عديد السكاريد المخاطية </w:t>
      </w:r>
      <w:r w:rsidRPr="007E2A7D">
        <w:rPr>
          <w:rFonts w:asciiTheme="majorBidi" w:eastAsia="Times New Roman" w:hAnsiTheme="majorBidi" w:cs="Times New Roman"/>
          <w:sz w:val="24"/>
          <w:szCs w:val="24"/>
        </w:rPr>
        <w:t>(Hurler) I</w:t>
      </w:r>
      <w:r w:rsidRPr="007E2A7D">
        <w:rPr>
          <w:rFonts w:asciiTheme="majorBidi" w:eastAsia="Times New Roman" w:hAnsiTheme="majorBidi" w:cs="Times New Roman"/>
          <w:sz w:val="24"/>
          <w:szCs w:val="24"/>
          <w:rtl/>
        </w:rPr>
        <w:t xml:space="preserve"> و داء عديد السكارايد المخاطي</w:t>
      </w:r>
      <w:r w:rsidRPr="007E2A7D">
        <w:rPr>
          <w:rFonts w:asciiTheme="majorBidi" w:eastAsia="Times New Roman" w:hAnsiTheme="majorBidi" w:cs="Times New Roman"/>
          <w:sz w:val="24"/>
          <w:szCs w:val="24"/>
        </w:rPr>
        <w:t>VI Maroteaux-Lamy</w:t>
      </w:r>
      <w:r w:rsidRPr="007E2A7D">
        <w:rPr>
          <w:rFonts w:asciiTheme="majorBidi" w:eastAsia="Times New Roman" w:hAnsiTheme="majorBidi" w:cs="Times New Roman"/>
          <w:sz w:val="24"/>
          <w:szCs w:val="24"/>
          <w:rtl/>
        </w:rPr>
        <w:t xml:space="preserve">)) هي اضطراب وراثي نادر موروث كمرض وراثي متنحي يعزى إلى المتغيرات الجينية المتغيرة التي تسبب نقص او عدم فعالية </w:t>
      </w:r>
      <w:r w:rsidRPr="007E2A7D">
        <w:rPr>
          <w:rFonts w:asciiTheme="majorBidi" w:eastAsia="Times New Roman" w:hAnsiTheme="majorBidi" w:cs="Times New Roman"/>
          <w:sz w:val="24"/>
          <w:szCs w:val="24"/>
        </w:rPr>
        <w:t>α-L iduronidase (IDUA</w:t>
      </w:r>
      <w:r w:rsidRPr="007E2A7D">
        <w:rPr>
          <w:rFonts w:asciiTheme="majorBidi" w:eastAsia="Times New Roman" w:hAnsiTheme="majorBidi" w:cs="Times New Roman"/>
          <w:sz w:val="24"/>
          <w:szCs w:val="24"/>
          <w:rtl/>
        </w:rPr>
        <w:t xml:space="preserve">) و </w:t>
      </w:r>
      <w:r w:rsidRPr="007E2A7D">
        <w:rPr>
          <w:rFonts w:asciiTheme="majorBidi" w:eastAsia="Times New Roman" w:hAnsiTheme="majorBidi" w:cs="Times New Roman"/>
          <w:sz w:val="24"/>
          <w:szCs w:val="24"/>
        </w:rPr>
        <w:t>arylsulfatase B (ARSB</w:t>
      </w:r>
      <w:r w:rsidRPr="007E2A7D">
        <w:rPr>
          <w:rFonts w:asciiTheme="majorBidi" w:eastAsia="Times New Roman" w:hAnsiTheme="majorBidi" w:cs="Times New Roman"/>
          <w:sz w:val="24"/>
          <w:szCs w:val="24"/>
          <w:rtl/>
        </w:rPr>
        <w:t xml:space="preserve">) ، على التوالي . هنا ، تم وصف حالتين من الأطفال الذين يعانون من اضطراب </w:t>
      </w:r>
      <w:r w:rsidRPr="007E2A7D">
        <w:rPr>
          <w:rFonts w:asciiTheme="majorBidi" w:eastAsia="Times New Roman" w:hAnsiTheme="majorBidi" w:cs="Times New Roman"/>
          <w:sz w:val="24"/>
          <w:szCs w:val="24"/>
        </w:rPr>
        <w:t>MPS</w:t>
      </w:r>
      <w:r w:rsidRPr="007E2A7D">
        <w:rPr>
          <w:rFonts w:asciiTheme="majorBidi" w:eastAsia="Times New Roman" w:hAnsiTheme="majorBidi" w:cs="Times New Roman"/>
          <w:sz w:val="24"/>
          <w:szCs w:val="24"/>
          <w:rtl/>
        </w:rPr>
        <w:t xml:space="preserve"> ، الحالة الأولى كانت </w:t>
      </w:r>
      <w:r w:rsidRPr="007E2A7D">
        <w:rPr>
          <w:rFonts w:asciiTheme="majorBidi" w:eastAsia="Times New Roman" w:hAnsiTheme="majorBidi" w:cs="Times New Roman"/>
          <w:sz w:val="24"/>
          <w:szCs w:val="24"/>
        </w:rPr>
        <w:t>MPS I</w:t>
      </w:r>
      <w:r w:rsidRPr="007E2A7D">
        <w:rPr>
          <w:rFonts w:asciiTheme="majorBidi" w:eastAsia="Times New Roman" w:hAnsiTheme="majorBidi" w:cs="Times New Roman"/>
          <w:sz w:val="24"/>
          <w:szCs w:val="24"/>
          <w:rtl/>
        </w:rPr>
        <w:t xml:space="preserve"> بينما كانت الحالة الثانية </w:t>
      </w:r>
      <w:r w:rsidRPr="007E2A7D">
        <w:rPr>
          <w:rFonts w:asciiTheme="majorBidi" w:eastAsia="Times New Roman" w:hAnsiTheme="majorBidi" w:cs="Times New Roman"/>
          <w:sz w:val="24"/>
          <w:szCs w:val="24"/>
        </w:rPr>
        <w:t>MPS VI</w:t>
      </w:r>
      <w:r w:rsidRPr="007E2A7D">
        <w:rPr>
          <w:rFonts w:asciiTheme="majorBidi" w:eastAsia="Times New Roman" w:hAnsiTheme="majorBidi" w:cs="Times New Roman"/>
          <w:sz w:val="24"/>
          <w:szCs w:val="24"/>
          <w:rtl/>
        </w:rPr>
        <w:t xml:space="preserve"> وتم علاج كلتا الحالتين بنهج زرع الخلايا الجذعية المكونة للدم من أجل الحد من تدهور الهيكل العظمي وتأخير التغيرات المعرفية العصبية وبالتالي تحسين نوعية حياة الأطفال المصابين. تكشف نتائج عمليات الزرع التالية عن اندماج كامل لخلايا المتبرع بالإضافة إلى تحسين النشاط الأنزيمي للمتلقي ، فإن العلاج ببدائل الإنزيم بعد الزرع سيزيد من النتائج السريرية للزرع. ستكون عملية الزرع أكثر نجاحًا إذا تم تشخيص المرض مبكرًا قبل ظهور الأعراض الشديدة التي لا رجعة فيها.</w:t>
      </w:r>
    </w:p>
    <w:p w14:paraId="471E82CC" w14:textId="77777777" w:rsidR="007E2A7D" w:rsidRPr="004223D9" w:rsidRDefault="007E2A7D" w:rsidP="007E2A7D">
      <w:pPr>
        <w:bidi/>
        <w:spacing w:after="0" w:line="240" w:lineRule="auto"/>
        <w:ind w:hanging="1"/>
        <w:jc w:val="both"/>
        <w:rPr>
          <w:rFonts w:asciiTheme="majorBidi" w:hAnsiTheme="majorBidi" w:cstheme="majorBidi"/>
          <w:b/>
          <w:bCs/>
          <w:sz w:val="24"/>
          <w:szCs w:val="24"/>
          <w:lang w:bidi="ar-IQ"/>
        </w:rPr>
      </w:pPr>
    </w:p>
    <w:p w14:paraId="236D5DD2" w14:textId="64B688F9" w:rsidR="004223D9" w:rsidRPr="00AF196B" w:rsidRDefault="008F62A7" w:rsidP="00304D21">
      <w:pPr>
        <w:bidi/>
        <w:spacing w:after="0" w:line="240" w:lineRule="auto"/>
        <w:ind w:hanging="1"/>
        <w:rPr>
          <w:rFonts w:asciiTheme="majorBidi" w:hAnsiTheme="majorBidi" w:cstheme="majorBidi"/>
          <w:b/>
          <w:bCs/>
          <w:i/>
          <w:iCs/>
          <w:sz w:val="32"/>
          <w:szCs w:val="32"/>
          <w:u w:val="single"/>
        </w:rPr>
        <w:sectPr w:rsidR="004223D9" w:rsidRPr="00AF196B" w:rsidSect="001913B8">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418" w:right="1418" w:bottom="1418" w:left="1418" w:header="720" w:footer="720" w:gutter="0"/>
          <w:pgNumType w:start="46"/>
          <w:cols w:space="720"/>
          <w:docGrid w:linePitch="360"/>
        </w:sectPr>
      </w:pPr>
      <w:r w:rsidRPr="0076774E">
        <w:rPr>
          <w:rFonts w:asciiTheme="majorBidi" w:hAnsiTheme="majorBidi" w:cs="Times New Roman" w:hint="cs"/>
          <w:b/>
          <w:bCs/>
          <w:sz w:val="24"/>
          <w:szCs w:val="24"/>
          <w:rtl/>
          <w:lang w:bidi="ar-IQ"/>
        </w:rPr>
        <w:t>الكلمات</w:t>
      </w:r>
      <w:r w:rsidRPr="0076774E">
        <w:rPr>
          <w:rFonts w:asciiTheme="majorBidi" w:hAnsiTheme="majorBidi" w:cs="Times New Roman"/>
          <w:b/>
          <w:bCs/>
          <w:sz w:val="24"/>
          <w:szCs w:val="24"/>
          <w:rtl/>
          <w:lang w:bidi="ar-IQ"/>
        </w:rPr>
        <w:t xml:space="preserve"> </w:t>
      </w:r>
      <w:r w:rsidRPr="0076774E">
        <w:rPr>
          <w:rFonts w:asciiTheme="majorBidi" w:hAnsiTheme="majorBidi" w:cs="Times New Roman" w:hint="cs"/>
          <w:b/>
          <w:bCs/>
          <w:sz w:val="24"/>
          <w:szCs w:val="24"/>
          <w:rtl/>
          <w:lang w:bidi="ar-IQ"/>
        </w:rPr>
        <w:t>المفتاحية</w:t>
      </w:r>
      <w:r w:rsidRPr="0076774E">
        <w:rPr>
          <w:rFonts w:asciiTheme="majorBidi" w:hAnsiTheme="majorBidi" w:cs="Times New Roman"/>
          <w:b/>
          <w:bCs/>
          <w:sz w:val="24"/>
          <w:szCs w:val="24"/>
          <w:rtl/>
          <w:lang w:bidi="ar-IQ"/>
        </w:rPr>
        <w:t>:</w:t>
      </w:r>
      <w:r w:rsidR="001E5A20" w:rsidRPr="001E5A20">
        <w:rPr>
          <w:rFonts w:asciiTheme="majorBidi" w:hAnsiTheme="majorBidi" w:cs="Times New Roman"/>
          <w:sz w:val="24"/>
          <w:szCs w:val="24"/>
          <w:rtl/>
          <w:lang w:bidi="ar-IQ"/>
        </w:rPr>
        <w:t xml:space="preserve"> </w:t>
      </w:r>
      <w:r w:rsidR="007E2A7D" w:rsidRPr="007E2A7D">
        <w:rPr>
          <w:rFonts w:asciiTheme="majorBidi" w:hAnsiTheme="majorBidi" w:cs="Times New Roman"/>
          <w:sz w:val="24"/>
          <w:szCs w:val="24"/>
          <w:rtl/>
          <w:lang w:bidi="ar-IQ"/>
        </w:rPr>
        <w:t>زرع الخلايا الجذعية المكونة للدم ، المتبرع المتطابق، متلازمة هيرلر ، متلازمة ماروتو لامي.</w:t>
      </w:r>
    </w:p>
    <w:p w14:paraId="064530A2" w14:textId="538DA28A" w:rsidR="00FC3FDA" w:rsidRDefault="00FC3FDA" w:rsidP="00CB1470">
      <w:pPr>
        <w:pStyle w:val="Heading1"/>
        <w:spacing w:before="0" w:line="240" w:lineRule="auto"/>
        <w:jc w:val="both"/>
        <w:rPr>
          <w:rtl/>
        </w:rPr>
      </w:pPr>
      <w:r w:rsidRPr="0081735D">
        <w:t>Introduction</w:t>
      </w:r>
    </w:p>
    <w:p w14:paraId="30BBF282" w14:textId="30D709EB" w:rsidR="001835E9" w:rsidRDefault="001835E9" w:rsidP="001835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Mucopolysaccharidosis (MPS) is a rare genetic progressive disorder that is a subgroup of a lysosomal storage disease (LSD) resulting in an intralysosomal accumulation of glycosaminoglycans (GAGs) due to the absence or deficit of specialized catabolic enzymes responsible for hydrolysis of GAGs. Seven different phenotypes of MPS (MPSs I, II, III, IV, VI, VII and IX) have been described attributed to eleven enzymatic deficienc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bayashi&lt;/Author&gt;&lt;Year&gt;2019&lt;/Year&gt;&lt;RecNum&gt;1&lt;/RecNum&gt;&lt;DisplayText&gt;&lt;style face="superscript"&gt;(1)&lt;/style&gt;&lt;/DisplayText&gt;&lt;record&gt;&lt;rec-number&gt;1&lt;/rec-number&gt;&lt;foreign-keys&gt;&lt;key app="EN" db-id="fevxt9f585zdf8e9f0o5w0pkee25a5xse5ez" timestamp="1662650508"&gt;1&lt;/key&gt;&lt;/foreign-keys&gt;&lt;ref-type name="Journal Article"&gt;17&lt;/ref-type&gt;&lt;contributors&gt;&lt;authors&gt;&lt;author&gt;Kobayashi, Hiroshi %J Journal of Human Genetics&lt;/author&gt;&lt;/authors&gt;&lt;/contributors&gt;&lt;titles&gt;&lt;title&gt;Recent trends in mucopolysaccharidosis research&lt;/title&gt;&lt;/titles&gt;&lt;pages&gt;127-137&lt;/pages&gt;&lt;volume&gt;64&lt;/volume&gt;&lt;number&gt;2&lt;/number&gt;&lt;dates&gt;&lt;year&gt;2019&lt;/year&gt;&lt;/dates&gt;&lt;isbn&gt;1435-232X&lt;/isbn&gt;&lt;urls&gt;&lt;/urls&gt;&lt;/record&gt;&lt;/Cite&gt;&lt;/EndNote&gt;</w:instrText>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1</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8"/>
          <w:szCs w:val="28"/>
        </w:rPr>
        <w:t xml:space="preserve">. </w:t>
      </w:r>
      <w:r>
        <w:rPr>
          <w:rFonts w:ascii="Times New Roman" w:hAnsi="Times New Roman" w:cs="Times New Roman"/>
          <w:sz w:val="24"/>
          <w:szCs w:val="24"/>
        </w:rPr>
        <w:t>There are no evident associations between phenotype and genotype of the disease entity</w:t>
      </w:r>
      <w:r>
        <w:rPr>
          <w:rFonts w:ascii="Times New Roman" w:hAnsi="Times New Roman" w:cs="Times New Roman"/>
          <w:sz w:val="24"/>
          <w:szCs w:val="24"/>
        </w:rPr>
        <w:fldChar w:fldCharType="begin">
          <w:fldData xml:space="preserve">PEVuZE5vdGU+PENpdGU+PEF1dGhvcj5BbGFxaWRpPC9BdXRob3I+PFllYXI+MjAxODwvWWVhcj48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GFxaWRpPC9BdXRob3I+PFllYXI+MjAxODwvWWVhcj48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2-4</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532657" w14:textId="48ABF26F" w:rsidR="001835E9" w:rsidRDefault="001835E9" w:rsidP="001835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Mucopolysaccharidosis I (MPS I) is a rare autosomal recessive disease with birth prevalence 0.25 per 100,000 live births as revealed in epidemiological studies carried out in United Arab Emirates (UAE), MPS I considered when a genetic variant causing α-L iduronidase (IDUA) enzyme deficiency is confirmed, the enzyme encoded by IDUA gene located in 4p16.3 chromosom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Jasmi&lt;/Author&gt;&lt;Year&gt;2012&lt;/Year&gt;&lt;RecNum&gt;2&lt;/RecNum&gt;&lt;DisplayText&gt;&lt;style face="superscript"&gt;(5)&lt;/style&gt;&lt;/DisplayText&gt;&lt;record&gt;&lt;rec-number&gt;2&lt;/rec-number&gt;&lt;foreign-keys&gt;&lt;key app="EN" db-id="fevxt9f585zdf8e9f0o5w0pkee25a5xse5ez" timestamp="1662650684"&gt;2&lt;/key&gt;&lt;/foreign-keys&gt;&lt;ref-type name="Book Section"&gt;5&lt;/ref-type&gt;&lt;contributors&gt;&lt;authors&gt;&lt;author&gt;Al-Jasmi, Fatma A&lt;/author&gt;&lt;author&gt;Tawfig, Nafisa&lt;/author&gt;&lt;author&gt;Berniah, Ans&lt;/author&gt;&lt;author&gt;Ali, Bassam R&lt;/author&gt;&lt;author&gt;Taleb, Mahmoud&lt;/author&gt;&lt;author&gt;Hertecant, Jozef L&lt;/author&gt;&lt;author&gt;Bastaki, Fatma&lt;/author&gt;&lt;author&gt;Souid, Abdul-Kader&lt;/author&gt;&lt;/authors&gt;&lt;/contributors&gt;&lt;titles&gt;&lt;title&gt;Prevalence and novel mutations of lysosomal storage disorders in United Arab Emirates&lt;/title&gt;&lt;secondary-title&gt;JIMD Reports-Volume 10&lt;/secondary-title&gt;&lt;/titles&gt;&lt;pages&gt;1-9&lt;/pages&gt;&lt;volume&gt;2013&lt;/volume&gt;&lt;dates&gt;&lt;year&gt;2012&lt;/year&gt;&lt;/dates&gt;&lt;publisher&gt;Springer&lt;/publisher&gt;&lt;urls&gt;&lt;/urls&gt;&lt;/record&gt;&lt;/Cite&gt;&lt;/EndNote&gt;</w:instrText>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5</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Until now, 286 mutations have been reported in MPS I patients.  Deficiency of this enzyme characterized by excessive intralysosomal storage of proteoglycans dermatan sulfate (DS) and heparan sulfate (HS) leading to multiorgan impairments and / or damage. MPS I is subdivided into three subtypes based on the severity of manifested clinical symptoms: severe, intermediate and mild which are known as Hurler syndrome, Hurler-Scheie syndrome and Scheie syndrome, respective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aith&lt;/Author&gt;&lt;Year&gt;2014&lt;/Year&gt;&lt;RecNum&gt;3&lt;/RecNum&gt;&lt;DisplayText&gt;&lt;style face="superscript"&gt;(6)&lt;/style&gt;&lt;/DisplayText&gt;&lt;record&gt;&lt;rec-number&gt;3&lt;/rec-number&gt;&lt;foreign-keys&gt;&lt;key app="EN" db-id="fevxt9f585zdf8e9f0o5w0pkee25a5xse5ez" timestamp="1662651012"&gt;3&lt;/key&gt;&lt;/foreign-keys&gt;&lt;ref-type name="Journal Article"&gt;17&lt;/ref-type&gt;&lt;contributors&gt;&lt;authors&gt;&lt;author&gt;Wraith, JE&lt;/author&gt;&lt;author&gt;Jones, Simon %J Pediatric Endocrinology Reviews: PER&lt;/author&gt;&lt;/authors&gt;&lt;/contributors&gt;&lt;titles&gt;&lt;title&gt;Mucopolysaccharidosis type I&lt;/title&gt;&lt;secondary-title&gt;Pediatric Endocrynology Reviews&lt;/secondary-title&gt;&lt;/titles&gt;&lt;periodical&gt;&lt;full-title&gt;Pediatric Endocrynology Reviews&lt;/full-title&gt;&lt;/periodical&gt;&lt;pages&gt;102-106&lt;/pages&gt;&lt;volume&gt;12&lt;/volume&gt;&lt;number&gt;1&lt;/number&gt;&lt;dates&gt;&lt;year&gt;2014&lt;/year&gt;&lt;/dates&gt;&lt;isbn&gt;1565-4753&lt;/isbn&gt;&lt;urls&gt;&lt;/urls&gt;&lt;/record&gt;&lt;/Cite&gt;&lt;/EndNote&gt;</w:instrText>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6</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Current therapeutic options available for treatment of MPS I patients are: Enzyme replacement therapy (ERT) with laronidase and Hematopoietic stem cell transplantation (HSCT). Somatic disease manifestations and progression can be improved by ERT unlike the irreversible central nervous system disease which </w:t>
      </w:r>
      <w:r w:rsidR="00F9779D">
        <w:rPr>
          <w:rFonts w:ascii="Times New Roman" w:hAnsi="Times New Roman" w:cs="Times New Roman"/>
          <w:sz w:val="24"/>
          <w:szCs w:val="24"/>
        </w:rPr>
        <w:t>cannot</w:t>
      </w:r>
      <w:r>
        <w:rPr>
          <w:rFonts w:ascii="Times New Roman" w:hAnsi="Times New Roman" w:cs="Times New Roman"/>
          <w:sz w:val="24"/>
          <w:szCs w:val="24"/>
        </w:rPr>
        <w:t xml:space="preserve"> be addressed by ERT because current enzyme does not pass blood brain barrier, improved developmental consequences and preservation of cognition have been reported when HSCT commenced as early as possible and hence HSCT considered as the typical management approach for severe MPS I patients. Early identification of MPS I by newborn screening or other diagnostic programs before somatic deterioration and Central Nervous System CNS involvements facilitates the choice of accurate treatment initi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mpe&lt;/Author&gt;&lt;Year&gt;2020&lt;/Year&gt;&lt;RecNum&gt;38&lt;/RecNum&gt;&lt;DisplayText&gt;&lt;style face="superscript"&gt;(7, 8)&lt;/style&gt;&lt;/DisplayText&gt;&lt;record&gt;&lt;rec-number&gt;38&lt;/rec-number&gt;&lt;foreign-keys&gt;&lt;key app="EN" db-id="tdfrwsdx8dtzs3eftz05ws2g0xxszprsfx2v" timestamp="1648660709"&gt;38&lt;/key&gt;&lt;/foreign-keys&gt;&lt;ref-type name="Journal Article"&gt;17&lt;/ref-type&gt;&lt;contributors&gt;&lt;authors&gt;&lt;author&gt;Hampe, Christiane S&lt;/author&gt;&lt;author&gt;Eisengart, Julie B&lt;/author&gt;&lt;author&gt;Lund, Troy C&lt;/author&gt;&lt;author&gt;Orchard, Paul J&lt;/author&gt;&lt;author&gt;Swietlicka, Monika&lt;/author&gt;&lt;author&gt;Wesley, Jacob&lt;/author&gt;&lt;author&gt;McIvor, R Scott %J Cells&lt;/author&gt;&lt;/authors&gt;&lt;/contributors&gt;&lt;titles&gt;&lt;title&gt;Mucopolysaccharidosis type I: A review of the natural history and molecular pathology&lt;/title&gt;&lt;secondary-title&gt;cells&lt;/secondary-title&gt;&lt;/titles&gt;&lt;periodical&gt;&lt;full-title&gt;cells&lt;/full-title&gt;&lt;/periodical&gt;&lt;pages&gt;1-26&lt;/pages&gt;&lt;volume&gt;9&lt;/volume&gt;&lt;number&gt;8&lt;/number&gt;&lt;dates&gt;&lt;year&gt;2020&lt;/year&gt;&lt;/dates&gt;&lt;urls&gt;&lt;/urls&gt;&lt;/record&gt;&lt;/Cite&gt;&lt;Cite&gt;&lt;Author&gt;Polgreen&lt;/Author&gt;&lt;Year&gt;2020&lt;/Year&gt;&lt;RecNum&gt;20&lt;/RecNum&gt;&lt;record&gt;&lt;rec-number&gt;20&lt;/rec-number&gt;&lt;foreign-keys&gt;&lt;key app="EN" db-id="fevxt9f585zdf8e9f0o5w0pkee25a5xse5ez" timestamp="1662879937"&gt;20&lt;/key&gt;&lt;/foreign-keys&gt;&lt;ref-type name="Journal Article"&gt;17&lt;/ref-type&gt;&lt;contributors&gt;&lt;authors&gt;&lt;author&gt;Polgreen, Lynda E&lt;/author&gt;&lt;author&gt;Lund, Troy C&lt;/author&gt;&lt;author&gt;Braunlin, Elizabeth&lt;/author&gt;&lt;author&gt;Tolar, Jakub&lt;/author&gt;&lt;author&gt;Miller, Bradley S&lt;/author&gt;&lt;author&gt;Fung, Ellen&lt;/author&gt;&lt;author&gt;Whitley, Chester B&lt;/author&gt;&lt;author&gt;Eisengart, Julie B&lt;/author&gt;&lt;author&gt;Northrop, Elise&lt;/author&gt;&lt;author&gt;Rudser, Kyle %J Pediatric research&lt;/author&gt;&lt;/authors&gt;&lt;/contributors&gt;&lt;titles&gt;&lt;title&gt;Clinical trial of laronidase in Hurler syndrome after hematopoietic cell transplantation&lt;/title&gt;&lt;secondary-title&gt;Pediatric Research&lt;/secondary-title&gt;&lt;/titles&gt;&lt;periodical&gt;&lt;full-title&gt;Pediatric Research&lt;/full-title&gt;&lt;/periodical&gt;&lt;pages&gt;104-111&lt;/pages&gt;&lt;volume&gt;87&lt;/volume&gt;&lt;number&gt;1&lt;/number&gt;&lt;dates&gt;&lt;year&gt;2020&lt;/year&gt;&lt;/dates&gt;&lt;isbn&gt;1530-0447&lt;/isbn&gt;&lt;urls&gt;&lt;/urls&gt;&lt;/record&gt;&lt;/Cite&gt;&lt;/EndNote&gt;</w:instrText>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7, 8</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F2AB86" w14:textId="3114F8E6" w:rsidR="001835E9" w:rsidRDefault="001835E9" w:rsidP="001835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ucopolysaccharidosis VI (MPS VI) or Maroteaux-Lamy syndrome is infrequent genetic disorder inherited as an autosomal recessive disease attributed to genetic variants of the gene arylsulfatase B (ARSB) located at 5q11-q13 chromosomes and coding for catabolic lysosomal enzyme N-acetylgalactosamine 4-sulftase (arylsulfatase B, ASB), until now 201 mutations have been reported in patients with MPS VI</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iro&lt;/Author&gt;&lt;Year&gt;2015&lt;/Year&gt;&lt;RecNum&gt;6&lt;/RecNum&gt;&lt;DisplayText&gt;&lt;style face="superscript"&gt;(9, 10)&lt;/style&gt;&lt;/DisplayText&gt;&lt;record&gt;&lt;rec-number&gt;6&lt;/rec-number&gt;&lt;foreign-keys&gt;&lt;key app="EN" db-id="fevxt9f585zdf8e9f0o5w0pkee25a5xse5ez" timestamp="1662653658"&gt;6&lt;/key&gt;&lt;/foreign-keys&gt;&lt;ref-type name="Journal Article"&gt;17&lt;/ref-type&gt;&lt;contributors&gt;&lt;authors&gt;&lt;author&gt;Vairo, Filippo&lt;/author&gt;&lt;author&gt;Federhen, Andressa&lt;/author&gt;&lt;author&gt;Baldo, Guilherme&lt;/author&gt;&lt;author&gt;Riegel, Mariluce&lt;/author&gt;&lt;author&gt;Burin, Maira&lt;/author&gt;&lt;author&gt;Leistner-Segal, Sandra&lt;/author&gt;&lt;author&gt;Giugliani, Roberto %J The application of clinical genetics&lt;/author&gt;&lt;/authors&gt;&lt;/contributors&gt;&lt;titles&gt;&lt;title&gt;Diagnostic and treatment strategies in mucopolysaccharidosis VI&lt;/title&gt;&lt;secondary-title&gt;The Application of Clinical Genetics&lt;/secondary-title&gt;&lt;/titles&gt;&lt;periodical&gt;&lt;full-title&gt;The Application of Clinical Genetics&lt;/full-title&gt;&lt;/periodical&gt;&lt;pages&gt;245-255&lt;/pages&gt;&lt;volume&gt;8&lt;/volume&gt;&lt;dates&gt;&lt;year&gt;2015&lt;/year&gt;&lt;/dates&gt;&lt;urls&gt;&lt;/urls&gt;&lt;/record&gt;&lt;/Cite&gt;&lt;Cite&gt;&lt;Author&gt;Leiro&lt;/Author&gt;&lt;Year&gt;2021&lt;/Year&gt;&lt;RecNum&gt;15&lt;/RecNum&gt;&lt;record&gt;&lt;rec-number&gt;15&lt;/rec-number&gt;&lt;foreign-keys&gt;&lt;key app="EN" db-id="fevxt9f585zdf8e9f0o5w0pkee25a5xse5ez" timestamp="1662878755"&gt;15&lt;/key&gt;&lt;/foreign-keys&gt;&lt;ref-type name="Journal Article"&gt;17&lt;/ref-type&gt;&lt;contributors&gt;&lt;authors&gt;&lt;author&gt;Leiro, Beth&lt;/author&gt;&lt;author&gt;Phillips, Dawn&lt;/author&gt;&lt;author&gt;Duiker, Melanie&lt;/author&gt;&lt;author&gt;Harmatz, Paul&lt;/author&gt;&lt;author&gt;Charles, Sharon %J Orphanet journal of rare diseases&lt;/author&gt;&lt;/authors&gt;&lt;/contributors&gt;&lt;titles&gt;&lt;title&gt;Mucopolysaccharidosis type VI (Maroteaux-Lamy syndrome): defining and measuring functional impacts in pediatric patients&lt;/title&gt;&lt;secondary-title&gt;Orphanet Journal of Rare Diseases&lt;/secondary-title&gt;&lt;/titles&gt;&lt;periodical&gt;&lt;full-title&gt;Orphanet Journal of Rare Diseases&lt;/full-title&gt;&lt;/periodical&gt;&lt;pages&gt;1-13&lt;/pages&gt;&lt;volume&gt;16&lt;/volume&gt;&lt;number&gt;1&lt;/number&gt;&lt;dates&gt;&lt;year&gt;2021&lt;/year&gt;&lt;/dates&gt;&lt;isbn&gt;1750-1172&lt;/isbn&gt;&lt;urls&gt;&lt;/urls&gt;&lt;/record&gt;&lt;/Cite&gt;&lt;/EndNote&gt;</w:instrText>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9,10</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In UAE the birth prevalence of MPS VI was 2.51 per 100,000 live birth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Jasmi&lt;/Author&gt;&lt;Year&gt;2012&lt;/Year&gt;&lt;RecNum&gt;2&lt;/RecNum&gt;&lt;DisplayText&gt;&lt;style face="superscript"&gt;(5)&lt;/style&gt;&lt;/DisplayText&gt;&lt;record&gt;&lt;rec-number&gt;2&lt;/rec-number&gt;&lt;foreign-keys&gt;&lt;key app="EN" db-id="fevxt9f585zdf8e9f0o5w0pkee25a5xse5ez" timestamp="1662650684"&gt;2&lt;/key&gt;&lt;/foreign-keys&gt;&lt;ref-type name="Book Section"&gt;5&lt;/ref-type&gt;&lt;contributors&gt;&lt;authors&gt;&lt;author&gt;Al-Jasmi, Fatma A&lt;/author&gt;&lt;author&gt;Tawfig, Nafisa&lt;/author&gt;&lt;author&gt;Berniah, Ans&lt;/author&gt;&lt;author&gt;Ali, Bassam R&lt;/author&gt;&lt;author&gt;Taleb, Mahmoud&lt;/author&gt;&lt;author&gt;Hertecant, Jozef L&lt;/author&gt;&lt;author&gt;Bastaki, Fatma&lt;/author&gt;&lt;author&gt;Souid, Abdul-Kader&lt;/author&gt;&lt;/authors&gt;&lt;/contributors&gt;&lt;titles&gt;&lt;title&gt;Prevalence and novel mutations of lysosomal storage disorders in United Arab Emirates&lt;/title&gt;&lt;secondary-title&gt;JIMD Reports-Volume 10&lt;/secondary-title&gt;&lt;/titles&gt;&lt;pages&gt;1-9&lt;/pages&gt;&lt;volume&gt;2013&lt;/volume&gt;&lt;dates&gt;&lt;year&gt;2012&lt;/year&gt;&lt;/dates&gt;&lt;publisher&gt;Springer&lt;/publisher&gt;&lt;urls&gt;&lt;/urls&gt;&lt;/record&gt;&lt;/Cite&gt;&lt;/EndNote&gt;</w:instrText>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5</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The main clinical and biochemical manifestations of MPS VI are caused by intralysosomal accumulation of GAGs chondroitin-4-sulfate and DS.  MPS VI disorder is further subdivided into two subtypes, classical and non-classical, relying on age of disease onset and level of urinary GAGs, weekly intravenous infusion of ERT galsulfase as 1mg/kg proposed to limit, stop or reverse disease progression and improve patients’ survival when commenced early</w:t>
      </w:r>
      <w:r>
        <w:rPr>
          <w:rFonts w:ascii="Times New Roman" w:hAnsi="Times New Roman" w:cs="Times New Roman"/>
          <w:sz w:val="24"/>
          <w:szCs w:val="24"/>
        </w:rPr>
        <w:fldChar w:fldCharType="begin">
          <w:fldData xml:space="preserve">PEVuZE5vdGU+PENpdGU+PEF1dGhvcj5CcnVuZWxsaTwvQXV0aG9yPjxZZWFyPjIwMjE8L1llYXI+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nVuZWxsaTwvQXV0aG9yPjxZZWFyPjIwMjE8L1llYXI+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11,12</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Due to the rarity of Maroteaux-Lamy disease no enough information is available about long term consequences of HSCT therefore morbidity and mortality of this approach is obtained from MPS I patients who underwent HSC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hfar&lt;/Author&gt;&lt;Year&gt;2017&lt;/Year&gt;&lt;RecNum&gt;8&lt;/RecNum&gt;&lt;DisplayText&gt;&lt;style face="superscript"&gt;(13)&lt;/style&gt;&lt;/DisplayText&gt;&lt;record&gt;&lt;rec-number&gt;8&lt;/rec-number&gt;&lt;foreign-keys&gt;&lt;key app="EN" db-id="fevxt9f585zdf8e9f0o5w0pkee25a5xse5ez" timestamp="1662654247"&gt;8&lt;/key&gt;&lt;/foreign-keys&gt;&lt;ref-type name="Journal Article"&gt;17&lt;/ref-type&gt;&lt;contributors&gt;&lt;authors&gt;&lt;author&gt;Behfar, Maryam&lt;/author&gt;&lt;author&gt;Dehghani, S Sharareh&lt;/author&gt;&lt;author&gt;Rostami, Tahereh&lt;/author&gt;&lt;author&gt;Ghavamzadeh, Ardeshir&lt;/author&gt;&lt;author&gt;Hamidieh, Amir Ali %J Pediatric transplantation&lt;/author&gt;&lt;/authors&gt;&lt;/contributors&gt;&lt;titles&gt;&lt;title&gt;Non‐sibling hematopoietic stem cell transplantation using myeloablative conditioning regimen in children with Maroteaux‐Lamy syndrome: A brief report&lt;/title&gt;&lt;secondary-title&gt;Pediatric Transplantation&lt;/secondary-title&gt;&lt;/titles&gt;&lt;periodical&gt;&lt;full-title&gt;Pediatric Transplantation&lt;/full-title&gt;&lt;/periodical&gt;&lt;pages&gt;1-4&lt;/pages&gt;&lt;volume&gt;21&lt;/volume&gt;&lt;number&gt;5&lt;/number&gt;&lt;dates&gt;&lt;year&gt;2017&lt;/year&gt;&lt;/dates&gt;&lt;isbn&gt;1397-3142&lt;/isbn&gt;&lt;urls&gt;&lt;/urls&gt;&lt;/record&gt;&lt;/Cite&gt;&lt;/EndNote&gt;</w:instrText>
      </w:r>
      <w:r>
        <w:rPr>
          <w:rFonts w:ascii="Times New Roman" w:hAnsi="Times New Roman" w:cs="Times New Roman"/>
          <w:sz w:val="24"/>
          <w:szCs w:val="24"/>
        </w:rPr>
        <w:fldChar w:fldCharType="separate"/>
      </w:r>
      <w:r w:rsidR="00F9779D">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13</w:t>
      </w:r>
      <w:r w:rsidR="00F9779D">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AB1E4D" w14:textId="77777777" w:rsidR="001835E9" w:rsidRDefault="001835E9" w:rsidP="001835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Here, two cases of children suffering from MPS disorder were described, the first case was MPS I while the second case was MPS VI and both cases were treated with allogenic HSCT approach in order to limit skeletal deterioration and retard neurocognitive alterations and hence, improve the quality of life of affected children.</w:t>
      </w:r>
    </w:p>
    <w:p w14:paraId="3749825B" w14:textId="77777777" w:rsidR="001835E9" w:rsidRDefault="001835E9" w:rsidP="001835E9">
      <w:pPr>
        <w:pStyle w:val="Heading2"/>
        <w:spacing w:before="0" w:line="240" w:lineRule="auto"/>
      </w:pPr>
    </w:p>
    <w:p w14:paraId="70B65C04" w14:textId="4791968D" w:rsidR="001835E9" w:rsidRDefault="001835E9" w:rsidP="001835E9">
      <w:pPr>
        <w:pStyle w:val="Heading2"/>
        <w:spacing w:before="0" w:line="240" w:lineRule="auto"/>
      </w:pPr>
      <w:r>
        <w:t>Case I</w:t>
      </w:r>
    </w:p>
    <w:p w14:paraId="1EF502CF" w14:textId="77777777" w:rsidR="001835E9" w:rsidRDefault="001835E9" w:rsidP="001835E9">
      <w:pPr>
        <w:pStyle w:val="Heading2"/>
        <w:spacing w:before="0" w:line="240" w:lineRule="auto"/>
      </w:pPr>
      <w:r>
        <w:t xml:space="preserve">Clinical presentations </w:t>
      </w:r>
    </w:p>
    <w:p w14:paraId="39B722B6" w14:textId="77777777" w:rsidR="00043735" w:rsidRDefault="001835E9" w:rsidP="001835E9">
      <w:pPr>
        <w:spacing w:after="0" w:line="240" w:lineRule="auto"/>
        <w:jc w:val="both"/>
        <w:rPr>
          <w:rFonts w:ascii="Times New Roman" w:hAnsi="Times New Roman" w:cs="Times New Roman"/>
          <w:sz w:val="24"/>
          <w:szCs w:val="24"/>
        </w:rPr>
        <w:sectPr w:rsidR="00043735" w:rsidSect="004B5156">
          <w:type w:val="continuous"/>
          <w:pgSz w:w="11907" w:h="16839" w:code="9"/>
          <w:pgMar w:top="1418" w:right="1418" w:bottom="1418" w:left="1418" w:header="720" w:footer="720" w:gutter="0"/>
          <w:cols w:num="2" w:space="720"/>
          <w:docGrid w:linePitch="360"/>
        </w:sectPr>
      </w:pPr>
      <w:r>
        <w:rPr>
          <w:rFonts w:ascii="Times New Roman" w:hAnsi="Times New Roman" w:cs="Times New Roman"/>
          <w:sz w:val="24"/>
          <w:szCs w:val="24"/>
        </w:rPr>
        <w:t xml:space="preserve">The first case J.N. was MPS I female patient, her age was 2-year and 4 months-old. Her weight was 12 kg (within 30 percentile) with height 84 cm (9 percentile) and head circumference 51cm (99 percentiles). J.N. was born from the first pregnancy of consanguineous carrier parents with a negative family history.  The patient was presented to hospital when she was five months-old with back deformity </w:t>
      </w:r>
      <w:r w:rsidRPr="00F9779D">
        <w:rPr>
          <w:rFonts w:ascii="Times New Roman" w:hAnsi="Times New Roman" w:cs="Times New Roman"/>
          <w:sz w:val="24"/>
          <w:szCs w:val="24"/>
        </w:rPr>
        <w:t>(Figure 1)</w:t>
      </w:r>
      <w:r>
        <w:rPr>
          <w:rFonts w:ascii="Times New Roman" w:hAnsi="Times New Roman" w:cs="Times New Roman"/>
          <w:sz w:val="24"/>
          <w:szCs w:val="24"/>
        </w:rPr>
        <w:t xml:space="preserve">, and then when she was nine months-old presented with snoring problems during which the diagnosis with MPS I was detected and confirmed genetically. </w:t>
      </w:r>
      <w:r>
        <w:rPr>
          <w:rFonts w:ascii="Times New Roman" w:hAnsi="Times New Roman" w:cs="Times New Roman"/>
          <w:sz w:val="24"/>
          <w:szCs w:val="24"/>
          <w:lang w:bidi="ar-IQ"/>
        </w:rPr>
        <w:t>The parents are first degree cousins and both of them are carriers. The patient’s cognitive development was normal (understanding speech), however there was regression at motor development (she was able to sit while she was nine months-old, she started walking when she was eighteen months-old, she can get upstairs but cannot get down). She can form three words sentences, she knows three colors, she can name seven animals. Hearing and speech speed were normal. For one year she was taking weekly ERT (</w:t>
      </w:r>
      <w:r>
        <w:rPr>
          <w:rFonts w:ascii="Times New Roman" w:hAnsi="Times New Roman" w:cs="Times New Roman"/>
          <w:sz w:val="24"/>
          <w:szCs w:val="24"/>
        </w:rPr>
        <w:t>α-L iduronidase enzyme therapy, Aldurazym</w:t>
      </w:r>
      <w:r>
        <w:rPr>
          <w:rFonts w:ascii="Times New Roman" w:hAnsi="Times New Roman" w:cs="Times New Roman"/>
          <w:sz w:val="24"/>
          <w:szCs w:val="24"/>
          <w:vertAlign w:val="superscript"/>
        </w:rPr>
        <w:t>®</w:t>
      </w:r>
      <w:r>
        <w:rPr>
          <w:rFonts w:ascii="Times New Roman" w:hAnsi="Times New Roman" w:cs="Times New Roman"/>
          <w:sz w:val="24"/>
          <w:szCs w:val="24"/>
        </w:rPr>
        <w:t>).</w:t>
      </w:r>
    </w:p>
    <w:p w14:paraId="387994B1" w14:textId="41BB68CC" w:rsidR="001835E9" w:rsidRDefault="001835E9" w:rsidP="001835E9">
      <w:pPr>
        <w:spacing w:after="0" w:line="240" w:lineRule="auto"/>
        <w:jc w:val="both"/>
        <w:rPr>
          <w:rFonts w:ascii="Times New Roman" w:hAnsi="Times New Roman" w:cs="Times New Roman"/>
          <w:sz w:val="24"/>
          <w:szCs w:val="24"/>
        </w:rPr>
      </w:pPr>
    </w:p>
    <w:p w14:paraId="714CB68B" w14:textId="5FBB1B8D" w:rsidR="00043735" w:rsidRDefault="00043735" w:rsidP="00043735">
      <w:pPr>
        <w:spacing w:after="0" w:line="240" w:lineRule="auto"/>
        <w:jc w:val="center"/>
        <w:rPr>
          <w:noProof/>
        </w:rPr>
      </w:pPr>
      <w:r>
        <w:rPr>
          <w:noProof/>
        </w:rPr>
        <w:drawing>
          <wp:inline distT="0" distB="0" distL="0" distR="0" wp14:anchorId="7E5A1BFE" wp14:editId="09D5877A">
            <wp:extent cx="2152650" cy="2686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t="2486" r="2669"/>
                    <a:stretch>
                      <a:fillRect/>
                    </a:stretch>
                  </pic:blipFill>
                  <pic:spPr bwMode="auto">
                    <a:xfrm>
                      <a:off x="0" y="0"/>
                      <a:ext cx="2152650" cy="2686050"/>
                    </a:xfrm>
                    <a:prstGeom prst="rect">
                      <a:avLst/>
                    </a:prstGeom>
                    <a:noFill/>
                    <a:ln>
                      <a:noFill/>
                    </a:ln>
                  </pic:spPr>
                </pic:pic>
              </a:graphicData>
            </a:graphic>
          </wp:inline>
        </w:drawing>
      </w:r>
      <w:r>
        <w:rPr>
          <w:noProof/>
        </w:rPr>
        <w:t xml:space="preserve"> </w:t>
      </w:r>
      <w:r>
        <w:rPr>
          <w:noProof/>
        </w:rPr>
        <w:drawing>
          <wp:inline distT="0" distB="0" distL="0" distR="0" wp14:anchorId="61F0E34C" wp14:editId="555C6729">
            <wp:extent cx="2209800" cy="2695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9800" cy="2695575"/>
                    </a:xfrm>
                    <a:prstGeom prst="rect">
                      <a:avLst/>
                    </a:prstGeom>
                    <a:noFill/>
                    <a:ln>
                      <a:noFill/>
                    </a:ln>
                  </pic:spPr>
                </pic:pic>
              </a:graphicData>
            </a:graphic>
          </wp:inline>
        </w:drawing>
      </w:r>
    </w:p>
    <w:p w14:paraId="086219B1" w14:textId="77777777" w:rsidR="00446FBA" w:rsidRDefault="00043735" w:rsidP="00043735">
      <w:pPr>
        <w:pStyle w:val="a"/>
        <w:sectPr w:rsidR="00446FBA" w:rsidSect="00043735">
          <w:type w:val="continuous"/>
          <w:pgSz w:w="11907" w:h="16839" w:code="9"/>
          <w:pgMar w:top="1418" w:right="1418" w:bottom="1418" w:left="1418" w:header="720" w:footer="720" w:gutter="0"/>
          <w:cols w:space="720"/>
          <w:docGrid w:linePitch="360"/>
        </w:sectPr>
      </w:pPr>
      <w:r>
        <w:t>Figure (1): Lateral and anteroposterior radiography of backbone before HSCT</w:t>
      </w:r>
    </w:p>
    <w:p w14:paraId="174A2E1B" w14:textId="77777777" w:rsidR="00446FBA" w:rsidRDefault="00446FBA" w:rsidP="00446FBA">
      <w:pPr>
        <w:spacing w:after="0" w:line="240" w:lineRule="auto"/>
        <w:jc w:val="both"/>
        <w:rPr>
          <w:rFonts w:ascii="Times New Roman" w:hAnsi="Times New Roman" w:cs="Times New Roman"/>
          <w:sz w:val="24"/>
          <w:szCs w:val="24"/>
        </w:rPr>
      </w:pPr>
      <w:r>
        <w:rPr>
          <w:rFonts w:ascii="Times New Roman" w:hAnsi="Times New Roman" w:cs="Times New Roman"/>
          <w:b/>
          <w:bCs/>
          <w:sz w:val="28"/>
          <w:szCs w:val="28"/>
        </w:rPr>
        <w:t xml:space="preserve">Diagnosis </w:t>
      </w:r>
    </w:p>
    <w:p w14:paraId="13D780E7" w14:textId="432BE3C0" w:rsidR="00446FBA" w:rsidRDefault="00446FBA" w:rsidP="00446FBA">
      <w:pPr>
        <w:spacing w:after="0" w:line="240" w:lineRule="auto"/>
        <w:jc w:val="both"/>
        <w:rPr>
          <w:rFonts w:ascii="Times New Roman" w:hAnsi="Times New Roman" w:cs="Times New Roman"/>
          <w:sz w:val="24"/>
          <w:szCs w:val="24"/>
          <w:lang w:bidi="ar-IQ"/>
        </w:rPr>
      </w:pPr>
      <w:r>
        <w:rPr>
          <w:rFonts w:ascii="Times New Roman" w:hAnsi="Times New Roman" w:cs="Times New Roman"/>
          <w:sz w:val="24"/>
          <w:szCs w:val="24"/>
        </w:rPr>
        <w:t xml:space="preserve">In the beginning, biochemical assay using tandem mass spectrometry from dried blood spot (DBS) reveals α-L iduronidase enzyme activity was 0.0 </w:t>
      </w:r>
      <w:bookmarkStart w:id="3" w:name="_Hlk112952171"/>
      <w:r>
        <w:rPr>
          <w:rFonts w:ascii="Times New Roman" w:hAnsi="Times New Roman" w:cs="Times New Roman"/>
          <w:sz w:val="24"/>
          <w:szCs w:val="24"/>
        </w:rPr>
        <w:t>µmol/L/h,</w:t>
      </w:r>
      <w:bookmarkEnd w:id="3"/>
      <w:r>
        <w:rPr>
          <w:rFonts w:ascii="Times New Roman" w:hAnsi="Times New Roman" w:cs="Times New Roman"/>
          <w:sz w:val="24"/>
          <w:szCs w:val="24"/>
        </w:rPr>
        <w:t xml:space="preserve"> while the cutoff value of the enzyme is greater than 1.5 µmol/L/h </w:t>
      </w:r>
      <w:r w:rsidRPr="00481BAE">
        <w:rPr>
          <w:rFonts w:ascii="Times New Roman" w:hAnsi="Times New Roman" w:cs="Times New Roman"/>
          <w:sz w:val="24"/>
          <w:szCs w:val="24"/>
        </w:rPr>
        <w:t>(</w:t>
      </w:r>
      <w:r w:rsidRPr="00481BAE">
        <w:rPr>
          <w:rFonts w:ascii="Times New Roman" w:hAnsi="Times New Roman" w:cs="Times New Roman"/>
          <w:sz w:val="24"/>
          <w:szCs w:val="24"/>
          <w:lang w:bidi="ar-IQ"/>
        </w:rPr>
        <w:t>Table 2)</w:t>
      </w:r>
      <w:r>
        <w:rPr>
          <w:rFonts w:ascii="Times New Roman" w:hAnsi="Times New Roman" w:cs="Times New Roman"/>
          <w:sz w:val="24"/>
          <w:szCs w:val="24"/>
          <w:lang w:bidi="ar-IQ"/>
        </w:rPr>
        <w:t xml:space="preserve"> </w:t>
      </w:r>
      <w:r>
        <w:rPr>
          <w:rFonts w:ascii="Times New Roman" w:hAnsi="Times New Roman" w:cs="Times New Roman"/>
          <w:sz w:val="24"/>
          <w:szCs w:val="24"/>
        </w:rPr>
        <w:t xml:space="preserve">and therefore genetic testing was recommended for confirmation of MPS I disorder. Next generation sequencing (NGS) of all coding exon and flanking intronic regions was dependent as a genetic test for diagnosis, in which DNA was extracted from DBS. The following homozygous mutations were detected: c. </w:t>
      </w:r>
      <w:r>
        <w:rPr>
          <w:rFonts w:ascii="Times New Roman" w:hAnsi="Times New Roman" w:cs="Times New Roman"/>
          <w:lang w:bidi="ar-IQ"/>
        </w:rPr>
        <w:t>[</w:t>
      </w:r>
      <w:r>
        <w:rPr>
          <w:rFonts w:ascii="Times New Roman" w:hAnsi="Times New Roman" w:cs="Times New Roman"/>
          <w:sz w:val="24"/>
          <w:szCs w:val="24"/>
        </w:rPr>
        <w:t>152G</w:t>
      </w:r>
      <w:r>
        <w:rPr>
          <w:rFonts w:ascii="Times New Roman" w:hAnsi="Times New Roman" w:cs="Times New Roman"/>
          <w:sz w:val="24"/>
          <w:szCs w:val="24"/>
          <w:rtl/>
          <w:lang w:bidi="ar-IQ"/>
        </w:rPr>
        <w:t>&lt;</w:t>
      </w:r>
      <w:r>
        <w:rPr>
          <w:rFonts w:ascii="Times New Roman" w:hAnsi="Times New Roman" w:cs="Times New Roman"/>
          <w:sz w:val="24"/>
          <w:szCs w:val="24"/>
          <w:lang w:bidi="ar-IQ"/>
        </w:rPr>
        <w:t>A</w:t>
      </w:r>
      <w:r w:rsidR="00481BAE">
        <w:rPr>
          <w:rFonts w:ascii="Times New Roman" w:hAnsi="Times New Roman" w:cs="Times New Roman"/>
          <w:sz w:val="24"/>
          <w:szCs w:val="24"/>
          <w:lang w:bidi="ar-IQ"/>
        </w:rPr>
        <w:t>];</w:t>
      </w:r>
      <w:r w:rsidR="00481BAE">
        <w:rPr>
          <w:rFonts w:ascii="Times New Roman" w:hAnsi="Times New Roman" w:cs="Times New Roman"/>
          <w:lang w:bidi="ar-IQ"/>
        </w:rPr>
        <w:t xml:space="preserve"> [</w:t>
      </w:r>
      <w:r>
        <w:rPr>
          <w:rFonts w:ascii="Times New Roman" w:hAnsi="Times New Roman" w:cs="Times New Roman"/>
          <w:sz w:val="24"/>
          <w:szCs w:val="24"/>
        </w:rPr>
        <w:t>152G</w:t>
      </w:r>
      <w:r>
        <w:rPr>
          <w:rFonts w:ascii="Times New Roman" w:hAnsi="Times New Roman" w:cs="Times New Roman"/>
          <w:sz w:val="24"/>
          <w:szCs w:val="24"/>
          <w:rtl/>
          <w:lang w:bidi="ar-IQ"/>
        </w:rPr>
        <w:t>&lt;</w:t>
      </w:r>
      <w:r>
        <w:rPr>
          <w:rFonts w:ascii="Times New Roman" w:hAnsi="Times New Roman" w:cs="Times New Roman"/>
          <w:sz w:val="24"/>
          <w:szCs w:val="24"/>
          <w:lang w:bidi="ar-IQ"/>
        </w:rPr>
        <w:t>A] and (</w:t>
      </w:r>
      <w:r w:rsidR="00481BAE">
        <w:rPr>
          <w:rFonts w:ascii="Times New Roman" w:hAnsi="Times New Roman" w:cs="Times New Roman"/>
          <w:sz w:val="24"/>
          <w:szCs w:val="24"/>
          <w:lang w:bidi="ar-IQ"/>
        </w:rPr>
        <w:t>p. [</w:t>
      </w:r>
      <w:r>
        <w:rPr>
          <w:rFonts w:ascii="Times New Roman" w:hAnsi="Times New Roman" w:cs="Times New Roman"/>
          <w:sz w:val="24"/>
          <w:szCs w:val="24"/>
          <w:lang w:bidi="ar-IQ"/>
        </w:rPr>
        <w:t>Gly51Asp</w:t>
      </w:r>
      <w:r w:rsidR="00481BAE">
        <w:rPr>
          <w:rFonts w:ascii="Times New Roman" w:hAnsi="Times New Roman" w:cs="Times New Roman"/>
          <w:sz w:val="24"/>
          <w:szCs w:val="24"/>
          <w:lang w:bidi="ar-IQ"/>
        </w:rPr>
        <w:t>]; [</w:t>
      </w:r>
      <w:r>
        <w:rPr>
          <w:rFonts w:ascii="Times New Roman" w:hAnsi="Times New Roman" w:cs="Times New Roman"/>
          <w:sz w:val="24"/>
          <w:szCs w:val="24"/>
          <w:lang w:bidi="ar-IQ"/>
        </w:rPr>
        <w:t xml:space="preserve">Gly51Asp]). The </w:t>
      </w:r>
      <w:r w:rsidR="00481BAE">
        <w:rPr>
          <w:rFonts w:ascii="Times New Roman" w:hAnsi="Times New Roman" w:cs="Times New Roman"/>
          <w:sz w:val="24"/>
          <w:szCs w:val="24"/>
          <w:lang w:bidi="ar-IQ"/>
        </w:rPr>
        <w:t>latter</w:t>
      </w:r>
      <w:r>
        <w:rPr>
          <w:rFonts w:ascii="Times New Roman" w:hAnsi="Times New Roman" w:cs="Times New Roman"/>
          <w:sz w:val="24"/>
          <w:szCs w:val="24"/>
          <w:lang w:bidi="ar-IQ"/>
        </w:rPr>
        <w:t xml:space="preserve"> is a known missense mutation and confirms MPS I. </w:t>
      </w:r>
    </w:p>
    <w:p w14:paraId="4D78CF25" w14:textId="77777777" w:rsidR="00446FBA" w:rsidRDefault="00446FBA" w:rsidP="00446FBA">
      <w:pPr>
        <w:spacing w:after="0" w:line="240" w:lineRule="auto"/>
        <w:jc w:val="both"/>
        <w:rPr>
          <w:rFonts w:ascii="Times New Roman" w:hAnsi="Times New Roman" w:cs="Times New Roman"/>
          <w:sz w:val="24"/>
          <w:szCs w:val="24"/>
          <w:rtl/>
          <w:lang w:bidi="ar-IQ"/>
        </w:rPr>
      </w:pPr>
    </w:p>
    <w:p w14:paraId="2EAFA53F" w14:textId="77777777" w:rsidR="00446FBA" w:rsidRDefault="00446FBA" w:rsidP="00446FBA">
      <w:pPr>
        <w:spacing w:after="0" w:line="240" w:lineRule="auto"/>
        <w:jc w:val="both"/>
        <w:rPr>
          <w:rFonts w:ascii="Times New Roman" w:hAnsi="Times New Roman" w:cs="Times New Roman"/>
          <w:sz w:val="24"/>
          <w:szCs w:val="24"/>
          <w:rtl/>
          <w:lang w:bidi="ar-IQ"/>
        </w:rPr>
      </w:pPr>
    </w:p>
    <w:p w14:paraId="23631D75" w14:textId="77777777" w:rsidR="00446FBA" w:rsidRDefault="00446FBA" w:rsidP="00446FBA">
      <w:pPr>
        <w:pStyle w:val="Heading2"/>
        <w:spacing w:line="240" w:lineRule="auto"/>
        <w:rPr>
          <w:rtl/>
          <w:lang w:bidi="ar-IQ"/>
        </w:rPr>
      </w:pPr>
      <w:r>
        <w:rPr>
          <w:lang w:bidi="ar-IQ"/>
        </w:rPr>
        <w:t>Hematopoietic Stem Cell Transplantation</w:t>
      </w:r>
    </w:p>
    <w:p w14:paraId="2C6DD47E" w14:textId="170120ED" w:rsidR="00446FBA" w:rsidRDefault="00446FBA" w:rsidP="00446FB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Feb 2021, the patient was transferred to Memorial hospital in Ankara-Turkey for bone marrow transplantation. First, physical examination was made which reveal good general condition of patient, she was conscious, cooperative and oriented. Systemic examination was normal with typical face outlook, pressed nose bridge, wide head diameter, low hairline, hazy cornea, short teeth, large tongue, short fingers, lumbar lordosis, umbilical hernia, hepatosplenomegaly and joint movement limitation excluding knee and elbow joints. Afterword, complete blood count (CBC), routine biochemistry, and microbiology tests were performed indicating normal findings </w:t>
      </w:r>
      <w:r w:rsidRPr="00481BAE">
        <w:rPr>
          <w:rFonts w:ascii="Times New Roman" w:hAnsi="Times New Roman" w:cs="Times New Roman"/>
          <w:sz w:val="24"/>
          <w:szCs w:val="24"/>
        </w:rPr>
        <w:t>(Table 1).</w:t>
      </w:r>
      <w:r>
        <w:rPr>
          <w:rFonts w:ascii="Times New Roman" w:hAnsi="Times New Roman" w:cs="Times New Roman"/>
          <w:sz w:val="24"/>
          <w:szCs w:val="24"/>
        </w:rPr>
        <w:t xml:space="preserve"> Then, the patient was transferred into transplantation service for an allogenic transplant from her 12/12 human leukocytes antigen (HLA) compatible mother. Pre-transplant tests were completed including cytomegalovirus polymerase chain reaction (CMV PCR) and viral serology indicating negative results. No problems were detected in dentistry, ophthalmology, neurology and cardiology consultations. In 25 Feb 2021, the patient’s myeloablative preparation regimen consisting of busulfan, fludarabine, and anti-thrombocytic globulin (ATG) was started simultaneously. Prophylactic antibiotics and immunosuppressive therapy started including luconazole, ciprofloxacin, cotrimoxazole, metronidazole, acyclovir. Heparin, glutamine and ursodeoxycholic acid started for hepatic veno-occlusive disease (VOD). The preparation regimen completed without complications.</w:t>
      </w:r>
    </w:p>
    <w:p w14:paraId="076D8247" w14:textId="77777777" w:rsidR="00EB00C2" w:rsidRDefault="00446FBA" w:rsidP="00446FB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4 March 2021, 6.2 X 10</w:t>
      </w:r>
      <w:r>
        <w:rPr>
          <w:rFonts w:ascii="Times New Roman" w:hAnsi="Times New Roman" w:cs="Times New Roman"/>
          <w:sz w:val="24"/>
          <w:szCs w:val="24"/>
          <w:vertAlign w:val="superscript"/>
        </w:rPr>
        <w:t xml:space="preserve">6 </w:t>
      </w:r>
      <w:r>
        <w:rPr>
          <w:rFonts w:ascii="Times New Roman" w:hAnsi="Times New Roman" w:cs="Times New Roman"/>
          <w:sz w:val="24"/>
          <w:szCs w:val="24"/>
        </w:rPr>
        <w:t>/ Kg CD34 positive stem cells were collected from the bone marrow of the donor and transferred to the recipient in three hours without complications. In neutropenic process, oral care was performed as six times per day. Oral nutrition supported. Transfusions were made so that hgb would be 8 gr/dl and thrombocytes would be over 20000 /mm</w:t>
      </w:r>
      <w:r>
        <w:rPr>
          <w:rFonts w:ascii="Times New Roman" w:hAnsi="Times New Roman" w:cs="Times New Roman"/>
          <w:sz w:val="24"/>
          <w:szCs w:val="24"/>
          <w:vertAlign w:val="superscript"/>
        </w:rPr>
        <w:t>3</w:t>
      </w:r>
      <w:r>
        <w:rPr>
          <w:rFonts w:ascii="Times New Roman" w:hAnsi="Times New Roman" w:cs="Times New Roman"/>
          <w:sz w:val="24"/>
          <w:szCs w:val="24"/>
        </w:rPr>
        <w:t>. On the +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day, contramal</w:t>
      </w:r>
      <w:r>
        <w:rPr>
          <w:rFonts w:ascii="Times New Roman" w:hAnsi="Times New Roman" w:cs="Times New Roman"/>
          <w:sz w:val="24"/>
          <w:szCs w:val="24"/>
          <w:vertAlign w:val="superscript"/>
        </w:rPr>
        <w:t>®</w:t>
      </w:r>
      <w:r>
        <w:rPr>
          <w:rFonts w:ascii="Times New Roman" w:hAnsi="Times New Roman" w:cs="Times New Roman"/>
          <w:sz w:val="24"/>
          <w:szCs w:val="24"/>
        </w:rPr>
        <w:t xml:space="preserve"> drip (tramadol) and durogesic</w:t>
      </w:r>
      <w:r>
        <w:rPr>
          <w:rFonts w:ascii="Times New Roman" w:hAnsi="Times New Roman" w:cs="Times New Roman"/>
          <w:sz w:val="24"/>
          <w:szCs w:val="24"/>
          <w:vertAlign w:val="superscript"/>
        </w:rPr>
        <w:t>®</w:t>
      </w:r>
      <w:r>
        <w:rPr>
          <w:rFonts w:ascii="Times New Roman" w:hAnsi="Times New Roman" w:cs="Times New Roman"/>
          <w:sz w:val="24"/>
          <w:szCs w:val="24"/>
        </w:rPr>
        <w:t xml:space="preserve"> patch (fentanyl) were started due to throat-ache compliant. Until engraftment process occurs, once per week Aldurazym</w:t>
      </w:r>
      <w:r>
        <w:rPr>
          <w:rFonts w:ascii="Times New Roman" w:hAnsi="Times New Roman" w:cs="Times New Roman"/>
          <w:sz w:val="24"/>
          <w:szCs w:val="24"/>
          <w:vertAlign w:val="superscript"/>
        </w:rPr>
        <w:t>®</w:t>
      </w:r>
      <w:r>
        <w:rPr>
          <w:rFonts w:ascii="Times New Roman" w:hAnsi="Times New Roman" w:cs="Times New Roman"/>
          <w:sz w:val="24"/>
          <w:szCs w:val="24"/>
        </w:rPr>
        <w:t xml:space="preserve"> ERT continued. At + 4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day, the patient’s chimerism result was 100% donor. At + 4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day, at inguinal and armpit regions hyperpigmentations were observed; rash occurred and it was considered grade I graft versus host disease (GVHD) and dexamethasone cream was started. Rashes were then subsided in observation. At + 48</w:t>
      </w:r>
      <w:r>
        <w:rPr>
          <w:rFonts w:ascii="Times New Roman" w:hAnsi="Times New Roman" w:cs="Times New Roman"/>
          <w:sz w:val="24"/>
          <w:szCs w:val="24"/>
          <w:vertAlign w:val="superscript"/>
        </w:rPr>
        <w:t>th</w:t>
      </w:r>
      <w:r>
        <w:rPr>
          <w:rFonts w:ascii="Times New Roman" w:hAnsi="Times New Roman" w:cs="Times New Roman"/>
          <w:sz w:val="24"/>
          <w:szCs w:val="24"/>
        </w:rPr>
        <w:t xml:space="preserve"> day, acute left hemiplegia was developed, in computerized tomography CT-scan no bleeding focus was detected and heparin was started. Under anesthesia, cranial contrasted-MRI was performed and thrombus was detected in right middle cerebral artery (MCA) and enoxaparin (2 X 0.15 mL) was started. In the next day, movement detected in lower extremities. However, upper extremity movement was minimal. The patient can walk and move her left upper extremity at shoulder region. Medicine training was given to patient’s family, and discharge is planned in 30 April 2021, 2</w:t>
      </w:r>
      <w:r>
        <w:rPr>
          <w:rFonts w:ascii="Times New Roman" w:hAnsi="Times New Roman" w:cs="Times New Roman"/>
          <w:sz w:val="24"/>
          <w:szCs w:val="24"/>
          <w:vertAlign w:val="superscript"/>
        </w:rPr>
        <w:t>nd</w:t>
      </w:r>
      <w:r>
        <w:rPr>
          <w:rFonts w:ascii="Times New Roman" w:hAnsi="Times New Roman" w:cs="Times New Roman"/>
          <w:sz w:val="24"/>
          <w:szCs w:val="24"/>
        </w:rPr>
        <w:t xml:space="preserve"> chimerism result is in follow up. Nowadays, the patient supported with physical therapy in which gradual improvement in extremities movement was noticed.</w:t>
      </w:r>
    </w:p>
    <w:p w14:paraId="67188C76" w14:textId="31EA5FE4" w:rsidR="00EB00C2" w:rsidRDefault="00EB00C2" w:rsidP="00446FBA">
      <w:pPr>
        <w:spacing w:after="0" w:line="240" w:lineRule="auto"/>
        <w:jc w:val="both"/>
        <w:rPr>
          <w:rFonts w:ascii="Times New Roman" w:hAnsi="Times New Roman" w:cs="Times New Roman"/>
          <w:sz w:val="24"/>
          <w:szCs w:val="24"/>
        </w:rPr>
        <w:sectPr w:rsidR="00EB00C2" w:rsidSect="00446FBA">
          <w:type w:val="continuous"/>
          <w:pgSz w:w="11907" w:h="16839" w:code="9"/>
          <w:pgMar w:top="1418" w:right="1418" w:bottom="1418" w:left="1418" w:header="720" w:footer="720" w:gutter="0"/>
          <w:cols w:num="2" w:space="720"/>
          <w:docGrid w:linePitch="360"/>
        </w:sectPr>
      </w:pPr>
    </w:p>
    <w:p w14:paraId="074FD48B" w14:textId="77777777" w:rsidR="00EB00C2" w:rsidRDefault="00EB00C2" w:rsidP="00446FBA">
      <w:pPr>
        <w:spacing w:after="0" w:line="240" w:lineRule="auto"/>
        <w:jc w:val="both"/>
        <w:rPr>
          <w:rFonts w:ascii="Times New Roman" w:hAnsi="Times New Roman" w:cs="Times New Roman"/>
          <w:sz w:val="24"/>
          <w:szCs w:val="24"/>
        </w:rPr>
      </w:pPr>
    </w:p>
    <w:p w14:paraId="338F8E5B" w14:textId="66B33034" w:rsidR="00EB00C2" w:rsidRDefault="00EB00C2" w:rsidP="00EB00C2">
      <w:pPr>
        <w:pStyle w:val="a"/>
        <w:keepNext/>
        <w:keepLines/>
        <w:spacing w:after="0"/>
      </w:pPr>
      <w:r>
        <w:t>Table (1): Routine checkup results.</w:t>
      </w:r>
    </w:p>
    <w:tbl>
      <w:tblPr>
        <w:tblStyle w:val="TableGrid"/>
        <w:tblW w:w="0" w:type="auto"/>
        <w:tblLook w:val="04A0" w:firstRow="1" w:lastRow="0" w:firstColumn="1" w:lastColumn="0" w:noHBand="0" w:noVBand="1"/>
      </w:tblPr>
      <w:tblGrid>
        <w:gridCol w:w="1677"/>
        <w:gridCol w:w="1463"/>
        <w:gridCol w:w="403"/>
        <w:gridCol w:w="991"/>
        <w:gridCol w:w="391"/>
        <w:gridCol w:w="1102"/>
        <w:gridCol w:w="866"/>
        <w:gridCol w:w="290"/>
        <w:gridCol w:w="789"/>
        <w:gridCol w:w="1315"/>
      </w:tblGrid>
      <w:tr w:rsidR="00EB00C2" w14:paraId="307795D5" w14:textId="77777777" w:rsidTr="00EB00C2">
        <w:trPr>
          <w:trHeight w:val="192"/>
        </w:trPr>
        <w:tc>
          <w:tcPr>
            <w:tcW w:w="1679" w:type="dxa"/>
            <w:vMerge w:val="restart"/>
            <w:tcBorders>
              <w:top w:val="single" w:sz="4" w:space="0" w:color="auto"/>
              <w:left w:val="single" w:sz="4" w:space="0" w:color="auto"/>
              <w:bottom w:val="single" w:sz="4" w:space="0" w:color="auto"/>
              <w:right w:val="single" w:sz="4" w:space="0" w:color="auto"/>
            </w:tcBorders>
            <w:hideMark/>
          </w:tcPr>
          <w:p w14:paraId="25551AFE"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Complete Blood count</w:t>
            </w:r>
          </w:p>
        </w:tc>
        <w:tc>
          <w:tcPr>
            <w:tcW w:w="1479" w:type="dxa"/>
            <w:tcBorders>
              <w:top w:val="single" w:sz="4" w:space="0" w:color="auto"/>
              <w:left w:val="single" w:sz="4" w:space="0" w:color="auto"/>
              <w:bottom w:val="single" w:sz="4" w:space="0" w:color="auto"/>
              <w:right w:val="single" w:sz="4" w:space="0" w:color="auto"/>
            </w:tcBorders>
            <w:hideMark/>
          </w:tcPr>
          <w:p w14:paraId="4CF94542"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Hgb</w:t>
            </w:r>
          </w:p>
        </w:tc>
        <w:tc>
          <w:tcPr>
            <w:tcW w:w="1408" w:type="dxa"/>
            <w:gridSpan w:val="2"/>
            <w:tcBorders>
              <w:top w:val="single" w:sz="4" w:space="0" w:color="auto"/>
              <w:left w:val="single" w:sz="4" w:space="0" w:color="auto"/>
              <w:bottom w:val="single" w:sz="4" w:space="0" w:color="auto"/>
              <w:right w:val="single" w:sz="4" w:space="0" w:color="auto"/>
            </w:tcBorders>
            <w:hideMark/>
          </w:tcPr>
          <w:p w14:paraId="11E2DDA8"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Hct</w:t>
            </w:r>
          </w:p>
        </w:tc>
        <w:tc>
          <w:tcPr>
            <w:tcW w:w="1497" w:type="dxa"/>
            <w:gridSpan w:val="2"/>
            <w:tcBorders>
              <w:top w:val="single" w:sz="4" w:space="0" w:color="auto"/>
              <w:left w:val="single" w:sz="4" w:space="0" w:color="auto"/>
              <w:bottom w:val="single" w:sz="4" w:space="0" w:color="auto"/>
              <w:right w:val="single" w:sz="4" w:space="0" w:color="auto"/>
            </w:tcBorders>
            <w:hideMark/>
          </w:tcPr>
          <w:p w14:paraId="475E1FFE"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 xml:space="preserve">Leukocytes </w:t>
            </w:r>
          </w:p>
        </w:tc>
        <w:tc>
          <w:tcPr>
            <w:tcW w:w="3287" w:type="dxa"/>
            <w:gridSpan w:val="4"/>
            <w:tcBorders>
              <w:top w:val="single" w:sz="4" w:space="0" w:color="auto"/>
              <w:left w:val="single" w:sz="4" w:space="0" w:color="auto"/>
              <w:bottom w:val="single" w:sz="4" w:space="0" w:color="auto"/>
              <w:right w:val="single" w:sz="4" w:space="0" w:color="auto"/>
            </w:tcBorders>
            <w:hideMark/>
          </w:tcPr>
          <w:p w14:paraId="00FE2254"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 xml:space="preserve">Thrombocytes </w:t>
            </w:r>
          </w:p>
        </w:tc>
      </w:tr>
      <w:tr w:rsidR="00EB00C2" w14:paraId="147BDA1A" w14:textId="77777777" w:rsidTr="00EB00C2">
        <w:trPr>
          <w:trHeight w:val="1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BBD163" w14:textId="77777777" w:rsidR="00EB00C2" w:rsidRDefault="00EB00C2" w:rsidP="00EB00C2">
            <w:pPr>
              <w:keepNext/>
              <w:keepLines/>
              <w:rPr>
                <w:rFonts w:ascii="Times New Roman" w:hAnsi="Times New Roman" w:cs="Times New Roman"/>
                <w:b/>
                <w:bCs/>
                <w:sz w:val="24"/>
                <w:szCs w:val="24"/>
              </w:rPr>
            </w:pPr>
          </w:p>
        </w:tc>
        <w:tc>
          <w:tcPr>
            <w:tcW w:w="1479" w:type="dxa"/>
            <w:tcBorders>
              <w:top w:val="single" w:sz="4" w:space="0" w:color="auto"/>
              <w:left w:val="single" w:sz="4" w:space="0" w:color="auto"/>
              <w:bottom w:val="single" w:sz="4" w:space="0" w:color="auto"/>
              <w:right w:val="single" w:sz="4" w:space="0" w:color="auto"/>
            </w:tcBorders>
            <w:hideMark/>
          </w:tcPr>
          <w:p w14:paraId="1E5CB379"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13.2 g/dl</w:t>
            </w:r>
          </w:p>
        </w:tc>
        <w:tc>
          <w:tcPr>
            <w:tcW w:w="1408" w:type="dxa"/>
            <w:gridSpan w:val="2"/>
            <w:tcBorders>
              <w:top w:val="single" w:sz="4" w:space="0" w:color="auto"/>
              <w:left w:val="single" w:sz="4" w:space="0" w:color="auto"/>
              <w:bottom w:val="single" w:sz="4" w:space="0" w:color="auto"/>
              <w:right w:val="single" w:sz="4" w:space="0" w:color="auto"/>
            </w:tcBorders>
            <w:hideMark/>
          </w:tcPr>
          <w:p w14:paraId="655DE56C"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37.8%</w:t>
            </w:r>
          </w:p>
        </w:tc>
        <w:tc>
          <w:tcPr>
            <w:tcW w:w="1497" w:type="dxa"/>
            <w:gridSpan w:val="2"/>
            <w:tcBorders>
              <w:top w:val="single" w:sz="4" w:space="0" w:color="auto"/>
              <w:left w:val="single" w:sz="4" w:space="0" w:color="auto"/>
              <w:bottom w:val="single" w:sz="4" w:space="0" w:color="auto"/>
              <w:right w:val="single" w:sz="4" w:space="0" w:color="auto"/>
            </w:tcBorders>
            <w:hideMark/>
          </w:tcPr>
          <w:p w14:paraId="5E37507A"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1164/mm</w:t>
            </w:r>
            <w:r>
              <w:rPr>
                <w:rFonts w:ascii="Times New Roman" w:hAnsi="Times New Roman" w:cs="Times New Roman"/>
                <w:sz w:val="24"/>
                <w:szCs w:val="24"/>
                <w:vertAlign w:val="superscript"/>
              </w:rPr>
              <w:t>3</w:t>
            </w:r>
          </w:p>
        </w:tc>
        <w:tc>
          <w:tcPr>
            <w:tcW w:w="3287" w:type="dxa"/>
            <w:gridSpan w:val="4"/>
            <w:tcBorders>
              <w:top w:val="single" w:sz="4" w:space="0" w:color="auto"/>
              <w:left w:val="single" w:sz="4" w:space="0" w:color="auto"/>
              <w:bottom w:val="single" w:sz="4" w:space="0" w:color="auto"/>
              <w:right w:val="single" w:sz="4" w:space="0" w:color="auto"/>
            </w:tcBorders>
            <w:hideMark/>
          </w:tcPr>
          <w:p w14:paraId="0B1735E9" w14:textId="77777777" w:rsidR="00EB00C2" w:rsidRDefault="00EB00C2" w:rsidP="00EB00C2">
            <w:pPr>
              <w:keepNext/>
              <w:keepLines/>
              <w:bidi/>
              <w:jc w:val="right"/>
              <w:rPr>
                <w:rFonts w:ascii="Times New Roman" w:hAnsi="Times New Roman" w:cs="Times New Roman"/>
                <w:sz w:val="24"/>
                <w:szCs w:val="24"/>
              </w:rPr>
            </w:pPr>
            <w:r>
              <w:rPr>
                <w:rFonts w:ascii="Times New Roman" w:hAnsi="Times New Roman" w:cs="Times New Roman"/>
                <w:sz w:val="24"/>
                <w:szCs w:val="24"/>
              </w:rPr>
              <w:t>441000/mm</w:t>
            </w:r>
            <w:r>
              <w:rPr>
                <w:rFonts w:ascii="Times New Roman" w:hAnsi="Times New Roman" w:cs="Times New Roman"/>
                <w:sz w:val="24"/>
                <w:szCs w:val="24"/>
                <w:vertAlign w:val="superscript"/>
              </w:rPr>
              <w:t>3</w:t>
            </w:r>
          </w:p>
        </w:tc>
      </w:tr>
      <w:tr w:rsidR="00EB00C2" w14:paraId="3F8CE98D" w14:textId="77777777" w:rsidTr="00EB00C2">
        <w:trPr>
          <w:trHeight w:val="420"/>
        </w:trPr>
        <w:tc>
          <w:tcPr>
            <w:tcW w:w="1679" w:type="dxa"/>
            <w:vMerge w:val="restart"/>
            <w:tcBorders>
              <w:top w:val="single" w:sz="4" w:space="0" w:color="auto"/>
              <w:left w:val="single" w:sz="4" w:space="0" w:color="auto"/>
              <w:bottom w:val="single" w:sz="4" w:space="0" w:color="auto"/>
              <w:right w:val="single" w:sz="4" w:space="0" w:color="auto"/>
            </w:tcBorders>
            <w:hideMark/>
          </w:tcPr>
          <w:p w14:paraId="6E6AE299"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 xml:space="preserve">Routine Biochemistry </w:t>
            </w:r>
          </w:p>
        </w:tc>
        <w:tc>
          <w:tcPr>
            <w:tcW w:w="1479" w:type="dxa"/>
            <w:tcBorders>
              <w:top w:val="single" w:sz="4" w:space="0" w:color="auto"/>
              <w:left w:val="single" w:sz="4" w:space="0" w:color="auto"/>
              <w:bottom w:val="single" w:sz="4" w:space="0" w:color="auto"/>
              <w:right w:val="single" w:sz="4" w:space="0" w:color="auto"/>
            </w:tcBorders>
            <w:hideMark/>
          </w:tcPr>
          <w:p w14:paraId="1583E88B"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 xml:space="preserve">Blood glucose </w:t>
            </w:r>
          </w:p>
        </w:tc>
        <w:tc>
          <w:tcPr>
            <w:tcW w:w="1408" w:type="dxa"/>
            <w:gridSpan w:val="2"/>
            <w:tcBorders>
              <w:top w:val="single" w:sz="4" w:space="0" w:color="auto"/>
              <w:left w:val="single" w:sz="4" w:space="0" w:color="auto"/>
              <w:bottom w:val="single" w:sz="4" w:space="0" w:color="auto"/>
              <w:right w:val="single" w:sz="4" w:space="0" w:color="auto"/>
            </w:tcBorders>
            <w:hideMark/>
          </w:tcPr>
          <w:p w14:paraId="007CD1C6"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 xml:space="preserve">Urea </w:t>
            </w:r>
          </w:p>
        </w:tc>
        <w:tc>
          <w:tcPr>
            <w:tcW w:w="1497" w:type="dxa"/>
            <w:gridSpan w:val="2"/>
            <w:tcBorders>
              <w:top w:val="single" w:sz="4" w:space="0" w:color="auto"/>
              <w:left w:val="single" w:sz="4" w:space="0" w:color="auto"/>
              <w:bottom w:val="single" w:sz="4" w:space="0" w:color="auto"/>
              <w:right w:val="single" w:sz="4" w:space="0" w:color="auto"/>
            </w:tcBorders>
            <w:hideMark/>
          </w:tcPr>
          <w:p w14:paraId="4F885206"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 xml:space="preserve">Creatinine </w:t>
            </w:r>
          </w:p>
        </w:tc>
        <w:tc>
          <w:tcPr>
            <w:tcW w:w="871" w:type="dxa"/>
            <w:tcBorders>
              <w:top w:val="single" w:sz="4" w:space="0" w:color="auto"/>
              <w:left w:val="single" w:sz="4" w:space="0" w:color="auto"/>
              <w:bottom w:val="single" w:sz="4" w:space="0" w:color="auto"/>
              <w:right w:val="single" w:sz="4" w:space="0" w:color="auto"/>
            </w:tcBorders>
            <w:hideMark/>
          </w:tcPr>
          <w:p w14:paraId="3BBF99C1"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ALT</w:t>
            </w:r>
          </w:p>
        </w:tc>
        <w:tc>
          <w:tcPr>
            <w:tcW w:w="1092" w:type="dxa"/>
            <w:gridSpan w:val="2"/>
            <w:tcBorders>
              <w:top w:val="single" w:sz="4" w:space="0" w:color="auto"/>
              <w:left w:val="single" w:sz="4" w:space="0" w:color="auto"/>
              <w:bottom w:val="single" w:sz="4" w:space="0" w:color="auto"/>
              <w:right w:val="single" w:sz="4" w:space="0" w:color="auto"/>
            </w:tcBorders>
            <w:hideMark/>
          </w:tcPr>
          <w:p w14:paraId="407A63CB"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AST</w:t>
            </w:r>
          </w:p>
        </w:tc>
        <w:tc>
          <w:tcPr>
            <w:tcW w:w="1324" w:type="dxa"/>
            <w:tcBorders>
              <w:top w:val="single" w:sz="4" w:space="0" w:color="auto"/>
              <w:left w:val="single" w:sz="4" w:space="0" w:color="auto"/>
              <w:bottom w:val="single" w:sz="4" w:space="0" w:color="auto"/>
              <w:right w:val="single" w:sz="4" w:space="0" w:color="auto"/>
            </w:tcBorders>
            <w:hideMark/>
          </w:tcPr>
          <w:p w14:paraId="3253450E"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 xml:space="preserve">Ferritin </w:t>
            </w:r>
          </w:p>
        </w:tc>
      </w:tr>
      <w:tr w:rsidR="00EB00C2" w14:paraId="71B33BA3" w14:textId="77777777" w:rsidTr="00EB00C2">
        <w:trPr>
          <w:trHeight w:val="4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E89A4B" w14:textId="77777777" w:rsidR="00EB00C2" w:rsidRDefault="00EB00C2" w:rsidP="00EB00C2">
            <w:pPr>
              <w:keepNext/>
              <w:keepLines/>
              <w:rPr>
                <w:rFonts w:ascii="Times New Roman" w:hAnsi="Times New Roman" w:cs="Times New Roman"/>
                <w:b/>
                <w:bCs/>
                <w:sz w:val="24"/>
                <w:szCs w:val="24"/>
              </w:rPr>
            </w:pPr>
          </w:p>
        </w:tc>
        <w:tc>
          <w:tcPr>
            <w:tcW w:w="1479" w:type="dxa"/>
            <w:tcBorders>
              <w:top w:val="single" w:sz="4" w:space="0" w:color="auto"/>
              <w:left w:val="single" w:sz="4" w:space="0" w:color="auto"/>
              <w:bottom w:val="single" w:sz="4" w:space="0" w:color="auto"/>
              <w:right w:val="single" w:sz="4" w:space="0" w:color="auto"/>
            </w:tcBorders>
            <w:hideMark/>
          </w:tcPr>
          <w:p w14:paraId="45740171"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102 mg/dl</w:t>
            </w:r>
          </w:p>
        </w:tc>
        <w:tc>
          <w:tcPr>
            <w:tcW w:w="1408" w:type="dxa"/>
            <w:gridSpan w:val="2"/>
            <w:tcBorders>
              <w:top w:val="single" w:sz="4" w:space="0" w:color="auto"/>
              <w:left w:val="single" w:sz="4" w:space="0" w:color="auto"/>
              <w:bottom w:val="single" w:sz="4" w:space="0" w:color="auto"/>
              <w:right w:val="single" w:sz="4" w:space="0" w:color="auto"/>
            </w:tcBorders>
            <w:hideMark/>
          </w:tcPr>
          <w:p w14:paraId="0E682FDC"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34 mg/dl</w:t>
            </w:r>
          </w:p>
        </w:tc>
        <w:tc>
          <w:tcPr>
            <w:tcW w:w="1497" w:type="dxa"/>
            <w:gridSpan w:val="2"/>
            <w:tcBorders>
              <w:top w:val="single" w:sz="4" w:space="0" w:color="auto"/>
              <w:left w:val="single" w:sz="4" w:space="0" w:color="auto"/>
              <w:bottom w:val="single" w:sz="4" w:space="0" w:color="auto"/>
              <w:right w:val="single" w:sz="4" w:space="0" w:color="auto"/>
            </w:tcBorders>
            <w:hideMark/>
          </w:tcPr>
          <w:p w14:paraId="4E00BC4D"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0.3 mg/dl</w:t>
            </w:r>
          </w:p>
        </w:tc>
        <w:tc>
          <w:tcPr>
            <w:tcW w:w="871" w:type="dxa"/>
            <w:tcBorders>
              <w:top w:val="single" w:sz="4" w:space="0" w:color="auto"/>
              <w:left w:val="single" w:sz="4" w:space="0" w:color="auto"/>
              <w:bottom w:val="single" w:sz="4" w:space="0" w:color="auto"/>
              <w:right w:val="single" w:sz="4" w:space="0" w:color="auto"/>
            </w:tcBorders>
            <w:hideMark/>
          </w:tcPr>
          <w:p w14:paraId="0D44A45A"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7 U/L</w:t>
            </w:r>
          </w:p>
        </w:tc>
        <w:tc>
          <w:tcPr>
            <w:tcW w:w="1092" w:type="dxa"/>
            <w:gridSpan w:val="2"/>
            <w:tcBorders>
              <w:top w:val="single" w:sz="4" w:space="0" w:color="auto"/>
              <w:left w:val="single" w:sz="4" w:space="0" w:color="auto"/>
              <w:bottom w:val="single" w:sz="4" w:space="0" w:color="auto"/>
              <w:right w:val="single" w:sz="4" w:space="0" w:color="auto"/>
            </w:tcBorders>
            <w:hideMark/>
          </w:tcPr>
          <w:p w14:paraId="1D61C406"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37 U/L</w:t>
            </w:r>
          </w:p>
        </w:tc>
        <w:tc>
          <w:tcPr>
            <w:tcW w:w="1324" w:type="dxa"/>
            <w:tcBorders>
              <w:top w:val="single" w:sz="4" w:space="0" w:color="auto"/>
              <w:left w:val="single" w:sz="4" w:space="0" w:color="auto"/>
              <w:bottom w:val="single" w:sz="4" w:space="0" w:color="auto"/>
              <w:right w:val="single" w:sz="4" w:space="0" w:color="auto"/>
            </w:tcBorders>
            <w:hideMark/>
          </w:tcPr>
          <w:p w14:paraId="4AA9DDEA"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44.58 mcg/L</w:t>
            </w:r>
          </w:p>
        </w:tc>
      </w:tr>
      <w:tr w:rsidR="00EB00C2" w14:paraId="49E0273D" w14:textId="77777777" w:rsidTr="00EB00C2">
        <w:trPr>
          <w:trHeight w:val="405"/>
        </w:trPr>
        <w:tc>
          <w:tcPr>
            <w:tcW w:w="1679" w:type="dxa"/>
            <w:vMerge w:val="restart"/>
            <w:tcBorders>
              <w:top w:val="single" w:sz="4" w:space="0" w:color="auto"/>
              <w:left w:val="single" w:sz="4" w:space="0" w:color="auto"/>
              <w:bottom w:val="single" w:sz="4" w:space="0" w:color="auto"/>
              <w:right w:val="single" w:sz="4" w:space="0" w:color="auto"/>
            </w:tcBorders>
            <w:hideMark/>
          </w:tcPr>
          <w:p w14:paraId="0403D00F" w14:textId="77777777" w:rsidR="00EB00C2" w:rsidRDefault="00EB00C2" w:rsidP="00EB00C2">
            <w:pPr>
              <w:keepNext/>
              <w:keepLines/>
              <w:jc w:val="both"/>
              <w:rPr>
                <w:rFonts w:ascii="Times New Roman" w:hAnsi="Times New Roman" w:cs="Times New Roman"/>
                <w:b/>
                <w:bCs/>
                <w:sz w:val="24"/>
                <w:szCs w:val="24"/>
              </w:rPr>
            </w:pPr>
            <w:r>
              <w:rPr>
                <w:rFonts w:ascii="Times New Roman" w:hAnsi="Times New Roman" w:cs="Times New Roman"/>
                <w:b/>
                <w:bCs/>
                <w:sz w:val="24"/>
                <w:szCs w:val="24"/>
              </w:rPr>
              <w:t>Microbiology</w:t>
            </w:r>
          </w:p>
        </w:tc>
        <w:tc>
          <w:tcPr>
            <w:tcW w:w="1884" w:type="dxa"/>
            <w:gridSpan w:val="2"/>
            <w:tcBorders>
              <w:top w:val="single" w:sz="4" w:space="0" w:color="auto"/>
              <w:left w:val="single" w:sz="4" w:space="0" w:color="auto"/>
              <w:bottom w:val="single" w:sz="4" w:space="0" w:color="auto"/>
              <w:right w:val="single" w:sz="4" w:space="0" w:color="auto"/>
            </w:tcBorders>
            <w:hideMark/>
          </w:tcPr>
          <w:p w14:paraId="21517C09"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AntiHBc T: negative</w:t>
            </w:r>
          </w:p>
        </w:tc>
        <w:tc>
          <w:tcPr>
            <w:tcW w:w="1394" w:type="dxa"/>
            <w:gridSpan w:val="2"/>
            <w:tcBorders>
              <w:top w:val="single" w:sz="4" w:space="0" w:color="auto"/>
              <w:left w:val="single" w:sz="4" w:space="0" w:color="auto"/>
              <w:bottom w:val="single" w:sz="4" w:space="0" w:color="auto"/>
              <w:right w:val="single" w:sz="4" w:space="0" w:color="auto"/>
            </w:tcBorders>
            <w:hideMark/>
          </w:tcPr>
          <w:p w14:paraId="4E101BAB"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HBsAg: 0.438</w:t>
            </w:r>
          </w:p>
        </w:tc>
        <w:tc>
          <w:tcPr>
            <w:tcW w:w="2268" w:type="dxa"/>
            <w:gridSpan w:val="3"/>
            <w:tcBorders>
              <w:top w:val="single" w:sz="4" w:space="0" w:color="auto"/>
              <w:left w:val="single" w:sz="4" w:space="0" w:color="auto"/>
              <w:bottom w:val="single" w:sz="4" w:space="0" w:color="auto"/>
              <w:right w:val="single" w:sz="4" w:space="0" w:color="auto"/>
            </w:tcBorders>
            <w:hideMark/>
          </w:tcPr>
          <w:p w14:paraId="5B024403"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Anti-HCV: 0.034</w:t>
            </w:r>
          </w:p>
        </w:tc>
        <w:tc>
          <w:tcPr>
            <w:tcW w:w="2125" w:type="dxa"/>
            <w:gridSpan w:val="2"/>
            <w:tcBorders>
              <w:top w:val="single" w:sz="4" w:space="0" w:color="auto"/>
              <w:left w:val="single" w:sz="4" w:space="0" w:color="auto"/>
              <w:bottom w:val="single" w:sz="4" w:space="0" w:color="auto"/>
              <w:right w:val="single" w:sz="4" w:space="0" w:color="auto"/>
            </w:tcBorders>
            <w:hideMark/>
          </w:tcPr>
          <w:p w14:paraId="00F81F94"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 xml:space="preserve">Anti-HIV 1-2: negative </w:t>
            </w:r>
          </w:p>
        </w:tc>
      </w:tr>
      <w:tr w:rsidR="00EB00C2" w14:paraId="6DBDAFEF" w14:textId="77777777" w:rsidTr="00EB00C2">
        <w:trPr>
          <w:trHeight w:val="4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4E2B06" w14:textId="77777777" w:rsidR="00EB00C2" w:rsidRDefault="00EB00C2" w:rsidP="00EB00C2">
            <w:pPr>
              <w:keepNext/>
              <w:keepLines/>
              <w:rPr>
                <w:rFonts w:ascii="Times New Roman" w:hAnsi="Times New Roman" w:cs="Times New Roman"/>
                <w:b/>
                <w:bCs/>
                <w:sz w:val="24"/>
                <w:szCs w:val="24"/>
              </w:rPr>
            </w:pPr>
          </w:p>
        </w:tc>
        <w:tc>
          <w:tcPr>
            <w:tcW w:w="1884" w:type="dxa"/>
            <w:gridSpan w:val="2"/>
            <w:tcBorders>
              <w:top w:val="single" w:sz="4" w:space="0" w:color="auto"/>
              <w:left w:val="single" w:sz="4" w:space="0" w:color="auto"/>
              <w:bottom w:val="single" w:sz="4" w:space="0" w:color="auto"/>
              <w:right w:val="single" w:sz="4" w:space="0" w:color="auto"/>
            </w:tcBorders>
            <w:hideMark/>
          </w:tcPr>
          <w:p w14:paraId="4CD55EA5"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Toxo IgM: 009</w:t>
            </w:r>
          </w:p>
        </w:tc>
        <w:tc>
          <w:tcPr>
            <w:tcW w:w="1394" w:type="dxa"/>
            <w:gridSpan w:val="2"/>
            <w:tcBorders>
              <w:top w:val="single" w:sz="4" w:space="0" w:color="auto"/>
              <w:left w:val="single" w:sz="4" w:space="0" w:color="auto"/>
              <w:bottom w:val="single" w:sz="4" w:space="0" w:color="auto"/>
              <w:right w:val="single" w:sz="4" w:space="0" w:color="auto"/>
            </w:tcBorders>
            <w:hideMark/>
          </w:tcPr>
          <w:p w14:paraId="309CB523"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CMV IgM: 0.20</w:t>
            </w:r>
          </w:p>
        </w:tc>
        <w:tc>
          <w:tcPr>
            <w:tcW w:w="2268" w:type="dxa"/>
            <w:gridSpan w:val="3"/>
            <w:tcBorders>
              <w:top w:val="single" w:sz="4" w:space="0" w:color="auto"/>
              <w:left w:val="single" w:sz="4" w:space="0" w:color="auto"/>
              <w:bottom w:val="single" w:sz="4" w:space="0" w:color="auto"/>
              <w:right w:val="single" w:sz="4" w:space="0" w:color="auto"/>
            </w:tcBorders>
            <w:hideMark/>
          </w:tcPr>
          <w:p w14:paraId="06DDC75A"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EBV IgM: 0.16</w:t>
            </w:r>
          </w:p>
        </w:tc>
        <w:tc>
          <w:tcPr>
            <w:tcW w:w="2125" w:type="dxa"/>
            <w:gridSpan w:val="2"/>
            <w:tcBorders>
              <w:top w:val="single" w:sz="4" w:space="0" w:color="auto"/>
              <w:left w:val="single" w:sz="4" w:space="0" w:color="auto"/>
              <w:bottom w:val="single" w:sz="4" w:space="0" w:color="auto"/>
              <w:right w:val="single" w:sz="4" w:space="0" w:color="auto"/>
            </w:tcBorders>
            <w:hideMark/>
          </w:tcPr>
          <w:p w14:paraId="05356DB0"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VDRL: negative</w:t>
            </w:r>
          </w:p>
        </w:tc>
      </w:tr>
      <w:tr w:rsidR="00EB00C2" w14:paraId="29F11D3A" w14:textId="77777777" w:rsidTr="00EB00C2">
        <w:trPr>
          <w:trHeight w:val="7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134A1B" w14:textId="77777777" w:rsidR="00EB00C2" w:rsidRDefault="00EB00C2" w:rsidP="00EB00C2">
            <w:pPr>
              <w:keepNext/>
              <w:keepLines/>
              <w:rPr>
                <w:rFonts w:ascii="Times New Roman" w:hAnsi="Times New Roman" w:cs="Times New Roman"/>
                <w:b/>
                <w:bCs/>
                <w:sz w:val="24"/>
                <w:szCs w:val="24"/>
              </w:rPr>
            </w:pPr>
          </w:p>
        </w:tc>
        <w:tc>
          <w:tcPr>
            <w:tcW w:w="1884" w:type="dxa"/>
            <w:gridSpan w:val="2"/>
            <w:tcBorders>
              <w:top w:val="single" w:sz="4" w:space="0" w:color="auto"/>
              <w:left w:val="single" w:sz="4" w:space="0" w:color="auto"/>
              <w:bottom w:val="single" w:sz="4" w:space="0" w:color="auto"/>
              <w:right w:val="single" w:sz="4" w:space="0" w:color="auto"/>
            </w:tcBorders>
          </w:tcPr>
          <w:p w14:paraId="7C0E9F08" w14:textId="77777777" w:rsidR="00EB00C2" w:rsidRDefault="00EB00C2" w:rsidP="00EB00C2">
            <w:pPr>
              <w:keepNext/>
              <w:keepLines/>
              <w:jc w:val="both"/>
              <w:rPr>
                <w:rFonts w:ascii="Times New Roman" w:hAnsi="Times New Roman" w:cs="Times New Roman"/>
                <w:sz w:val="24"/>
                <w:szCs w:val="24"/>
              </w:rPr>
            </w:pPr>
          </w:p>
        </w:tc>
        <w:tc>
          <w:tcPr>
            <w:tcW w:w="1394" w:type="dxa"/>
            <w:gridSpan w:val="2"/>
            <w:tcBorders>
              <w:top w:val="single" w:sz="4" w:space="0" w:color="auto"/>
              <w:left w:val="single" w:sz="4" w:space="0" w:color="auto"/>
              <w:bottom w:val="single" w:sz="4" w:space="0" w:color="auto"/>
              <w:right w:val="single" w:sz="4" w:space="0" w:color="auto"/>
            </w:tcBorders>
            <w:hideMark/>
          </w:tcPr>
          <w:p w14:paraId="57F80312"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CMV IgG: 224.2</w:t>
            </w:r>
          </w:p>
        </w:tc>
        <w:tc>
          <w:tcPr>
            <w:tcW w:w="2268" w:type="dxa"/>
            <w:gridSpan w:val="3"/>
            <w:tcBorders>
              <w:top w:val="single" w:sz="4" w:space="0" w:color="auto"/>
              <w:left w:val="single" w:sz="4" w:space="0" w:color="auto"/>
              <w:bottom w:val="single" w:sz="4" w:space="0" w:color="auto"/>
              <w:right w:val="single" w:sz="4" w:space="0" w:color="auto"/>
            </w:tcBorders>
            <w:hideMark/>
          </w:tcPr>
          <w:p w14:paraId="609AAB78"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EBV IgG ˂2</w:t>
            </w:r>
          </w:p>
        </w:tc>
        <w:tc>
          <w:tcPr>
            <w:tcW w:w="2125" w:type="dxa"/>
            <w:gridSpan w:val="2"/>
            <w:tcBorders>
              <w:top w:val="single" w:sz="4" w:space="0" w:color="auto"/>
              <w:left w:val="single" w:sz="4" w:space="0" w:color="auto"/>
              <w:bottom w:val="single" w:sz="4" w:space="0" w:color="auto"/>
              <w:right w:val="single" w:sz="4" w:space="0" w:color="auto"/>
            </w:tcBorders>
            <w:hideMark/>
          </w:tcPr>
          <w:p w14:paraId="28B103F2"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Quantiferon: negative</w:t>
            </w:r>
          </w:p>
        </w:tc>
      </w:tr>
      <w:tr w:rsidR="00EB00C2" w14:paraId="1492ABB4" w14:textId="77777777" w:rsidTr="00EB00C2">
        <w:trPr>
          <w:trHeight w:val="405"/>
        </w:trPr>
        <w:tc>
          <w:tcPr>
            <w:tcW w:w="1680" w:type="dxa"/>
            <w:tcBorders>
              <w:top w:val="single" w:sz="4" w:space="0" w:color="auto"/>
              <w:left w:val="single" w:sz="4" w:space="0" w:color="auto"/>
              <w:bottom w:val="single" w:sz="4" w:space="0" w:color="auto"/>
              <w:right w:val="single" w:sz="4" w:space="0" w:color="auto"/>
            </w:tcBorders>
          </w:tcPr>
          <w:p w14:paraId="21FB0A65" w14:textId="77777777" w:rsidR="00EB00C2" w:rsidRDefault="00EB00C2" w:rsidP="00EB00C2">
            <w:pPr>
              <w:keepNext/>
              <w:keepLines/>
              <w:jc w:val="both"/>
              <w:rPr>
                <w:rFonts w:ascii="Times New Roman" w:hAnsi="Times New Roman" w:cs="Times New Roman"/>
                <w:sz w:val="24"/>
                <w:szCs w:val="24"/>
              </w:rPr>
            </w:pPr>
          </w:p>
        </w:tc>
        <w:tc>
          <w:tcPr>
            <w:tcW w:w="7670" w:type="dxa"/>
            <w:gridSpan w:val="9"/>
            <w:tcBorders>
              <w:top w:val="single" w:sz="4" w:space="0" w:color="auto"/>
              <w:left w:val="single" w:sz="4" w:space="0" w:color="auto"/>
              <w:bottom w:val="single" w:sz="4" w:space="0" w:color="auto"/>
              <w:right w:val="single" w:sz="4" w:space="0" w:color="auto"/>
            </w:tcBorders>
            <w:hideMark/>
          </w:tcPr>
          <w:p w14:paraId="36CA93BE" w14:textId="77777777" w:rsidR="00EB00C2" w:rsidRDefault="00EB00C2" w:rsidP="00EB00C2">
            <w:pPr>
              <w:keepNext/>
              <w:keepLines/>
              <w:jc w:val="both"/>
              <w:rPr>
                <w:rFonts w:ascii="Times New Roman" w:hAnsi="Times New Roman" w:cs="Times New Roman"/>
                <w:sz w:val="24"/>
                <w:szCs w:val="24"/>
              </w:rPr>
            </w:pPr>
            <w:r>
              <w:rPr>
                <w:rFonts w:ascii="Times New Roman" w:hAnsi="Times New Roman" w:cs="Times New Roman"/>
                <w:sz w:val="24"/>
                <w:szCs w:val="24"/>
              </w:rPr>
              <w:t>No parasite eggs were observed in stool and urine. Urine, gaita culture: no pathogen agent reproduced</w:t>
            </w:r>
          </w:p>
        </w:tc>
      </w:tr>
    </w:tbl>
    <w:p w14:paraId="1AC6CD2F" w14:textId="77777777" w:rsidR="0098517F" w:rsidRDefault="0098517F" w:rsidP="00EB00C2">
      <w:pPr>
        <w:spacing w:line="360" w:lineRule="auto"/>
        <w:jc w:val="both"/>
        <w:rPr>
          <w:rFonts w:ascii="Times New Roman" w:hAnsi="Times New Roman" w:cs="Times New Roman"/>
          <w:sz w:val="24"/>
          <w:szCs w:val="24"/>
        </w:rPr>
        <w:sectPr w:rsidR="0098517F" w:rsidSect="00EB00C2">
          <w:type w:val="continuous"/>
          <w:pgSz w:w="11907" w:h="16839" w:code="9"/>
          <w:pgMar w:top="1418" w:right="1418" w:bottom="1418" w:left="1418" w:header="720" w:footer="720" w:gutter="0"/>
          <w:cols w:space="720"/>
          <w:docGrid w:linePitch="360"/>
        </w:sectPr>
      </w:pPr>
    </w:p>
    <w:p w14:paraId="59D1DD66" w14:textId="57BA53F2" w:rsidR="00EB00C2" w:rsidRDefault="00EB00C2" w:rsidP="0098517F">
      <w:pPr>
        <w:spacing w:line="360" w:lineRule="auto"/>
        <w:rPr>
          <w:rFonts w:ascii="Times New Roman" w:hAnsi="Times New Roman" w:cs="Times New Roman"/>
          <w:sz w:val="24"/>
          <w:szCs w:val="24"/>
        </w:rPr>
      </w:pPr>
    </w:p>
    <w:p w14:paraId="1BDA4B5F" w14:textId="77777777" w:rsidR="0098517F" w:rsidRDefault="0098517F" w:rsidP="0098517F">
      <w:pPr>
        <w:pStyle w:val="Heading2"/>
        <w:spacing w:before="0" w:line="240" w:lineRule="auto"/>
      </w:pPr>
      <w:r>
        <w:t>Follow up</w:t>
      </w:r>
    </w:p>
    <w:p w14:paraId="2D6A9512" w14:textId="77777777" w:rsidR="000C6F2B" w:rsidRDefault="0098517F" w:rsidP="0098517F">
      <w:pPr>
        <w:spacing w:line="240" w:lineRule="auto"/>
        <w:jc w:val="both"/>
        <w:rPr>
          <w:rFonts w:ascii="Times New Roman" w:hAnsi="Times New Roman" w:cs="Times New Roman"/>
          <w:sz w:val="24"/>
          <w:szCs w:val="24"/>
        </w:rPr>
        <w:sectPr w:rsidR="000C6F2B" w:rsidSect="0098517F">
          <w:type w:val="continuous"/>
          <w:pgSz w:w="11907" w:h="16839" w:code="9"/>
          <w:pgMar w:top="1418" w:right="1418" w:bottom="1418" w:left="1418" w:header="720" w:footer="720" w:gutter="0"/>
          <w:cols w:num="2" w:space="720"/>
          <w:docGrid w:linePitch="360"/>
        </w:sectPr>
      </w:pPr>
      <w:r>
        <w:rPr>
          <w:rFonts w:ascii="Times New Roman" w:hAnsi="Times New Roman" w:cs="Times New Roman"/>
          <w:sz w:val="24"/>
          <w:szCs w:val="24"/>
        </w:rPr>
        <w:t xml:space="preserve">In 12 May 2021, follow up biochemical test was performed to check the activity of α-L iduronidase enzyme post-HSCT and demonstrate 0.9 µmol/L/h, which still below the cut-off value of enzyme activity (1.5 µmol/L/h). While, in December 2021, patient biochemical test of α-L iduronidase enzyme </w:t>
      </w:r>
      <w:r>
        <w:rPr>
          <w:rFonts w:ascii="Times New Roman" w:hAnsi="Times New Roman" w:cs="Times New Roman"/>
          <w:sz w:val="24"/>
          <w:szCs w:val="24"/>
          <w:lang w:bidi="ar-IQ"/>
        </w:rPr>
        <w:t xml:space="preserve">activity was 0.9 </w:t>
      </w:r>
      <w:r>
        <w:rPr>
          <w:rFonts w:ascii="Times New Roman" w:hAnsi="Times New Roman" w:cs="Times New Roman"/>
          <w:sz w:val="24"/>
          <w:szCs w:val="24"/>
        </w:rPr>
        <w:t xml:space="preserve">µmol/L/h </w:t>
      </w:r>
      <w:r w:rsidRPr="0098517F">
        <w:rPr>
          <w:rFonts w:ascii="Times New Roman" w:hAnsi="Times New Roman" w:cs="Times New Roman"/>
          <w:sz w:val="24"/>
          <w:szCs w:val="24"/>
        </w:rPr>
        <w:t>(Table 2).</w:t>
      </w:r>
      <w:r>
        <w:rPr>
          <w:rFonts w:ascii="Times New Roman" w:hAnsi="Times New Roman" w:cs="Times New Roman"/>
          <w:sz w:val="24"/>
          <w:szCs w:val="24"/>
        </w:rPr>
        <w:t xml:space="preserve"> Consequently, In December 2021 the enzyme activity was assessed in carrier donor mother using biochemical test, in addition to molecular test for variant identification that causing the disease. The implementation of biochemical test reveals decreased α-L iduronidase enzyme </w:t>
      </w:r>
      <w:r>
        <w:rPr>
          <w:rFonts w:ascii="Times New Roman" w:hAnsi="Times New Roman" w:cs="Times New Roman"/>
          <w:sz w:val="24"/>
          <w:szCs w:val="24"/>
          <w:lang w:bidi="ar-IQ"/>
        </w:rPr>
        <w:t xml:space="preserve">activity (0.5 </w:t>
      </w:r>
      <w:r>
        <w:rPr>
          <w:rFonts w:ascii="Times New Roman" w:hAnsi="Times New Roman" w:cs="Times New Roman"/>
          <w:sz w:val="24"/>
          <w:szCs w:val="24"/>
        </w:rPr>
        <w:t>µmol/L/h) while molecular test demonstrates heterozygous pathogenic missense mutation (c.152G&gt;A (p. (Gly51Asp)). The detection of one mutation is not sufficient to confirm MPS I disorder (confirmed carrier status only)</w:t>
      </w:r>
    </w:p>
    <w:p w14:paraId="3ED51AF8" w14:textId="77777777" w:rsidR="000C6F2B" w:rsidRDefault="000C6F2B" w:rsidP="0098517F">
      <w:pPr>
        <w:spacing w:line="240" w:lineRule="auto"/>
        <w:jc w:val="both"/>
        <w:rPr>
          <w:rFonts w:ascii="Times New Roman" w:hAnsi="Times New Roman" w:cs="Times New Roman"/>
          <w:sz w:val="24"/>
          <w:szCs w:val="24"/>
        </w:rPr>
      </w:pPr>
    </w:p>
    <w:p w14:paraId="0EBA3BC2" w14:textId="7EFF36A4" w:rsidR="000C6F2B" w:rsidRDefault="000C6F2B" w:rsidP="000C6F2B">
      <w:pPr>
        <w:pStyle w:val="a"/>
        <w:spacing w:after="0"/>
      </w:pPr>
      <w:r>
        <w:t>Table (2): pre and post laboratory enzyme level</w:t>
      </w:r>
    </w:p>
    <w:tbl>
      <w:tblPr>
        <w:tblStyle w:val="TableGrid"/>
        <w:tblW w:w="0" w:type="auto"/>
        <w:tblLook w:val="04A0" w:firstRow="1" w:lastRow="0" w:firstColumn="1" w:lastColumn="0" w:noHBand="0" w:noVBand="1"/>
      </w:tblPr>
      <w:tblGrid>
        <w:gridCol w:w="3095"/>
        <w:gridCol w:w="3097"/>
        <w:gridCol w:w="3095"/>
      </w:tblGrid>
      <w:tr w:rsidR="000C6F2B" w14:paraId="1BC97E5C" w14:textId="77777777" w:rsidTr="000C6F2B">
        <w:tc>
          <w:tcPr>
            <w:tcW w:w="3116" w:type="dxa"/>
            <w:tcBorders>
              <w:top w:val="single" w:sz="4" w:space="0" w:color="auto"/>
              <w:left w:val="single" w:sz="4" w:space="0" w:color="auto"/>
              <w:bottom w:val="single" w:sz="4" w:space="0" w:color="auto"/>
              <w:right w:val="single" w:sz="4" w:space="0" w:color="auto"/>
            </w:tcBorders>
            <w:hideMark/>
          </w:tcPr>
          <w:p w14:paraId="19934A62" w14:textId="77777777" w:rsidR="000C6F2B" w:rsidRDefault="000C6F2B" w:rsidP="000C6F2B">
            <w:pPr>
              <w:jc w:val="both"/>
              <w:rPr>
                <w:rFonts w:ascii="Times New Roman" w:hAnsi="Times New Roman" w:cs="Times New Roman"/>
                <w:b/>
                <w:bCs/>
                <w:sz w:val="24"/>
                <w:szCs w:val="24"/>
              </w:rPr>
            </w:pPr>
            <w:r>
              <w:rPr>
                <w:rFonts w:ascii="Times New Roman" w:hAnsi="Times New Roman" w:cs="Times New Roman"/>
                <w:b/>
                <w:bCs/>
                <w:sz w:val="24"/>
                <w:szCs w:val="24"/>
              </w:rPr>
              <w:t>Lab. data</w:t>
            </w:r>
          </w:p>
        </w:tc>
        <w:tc>
          <w:tcPr>
            <w:tcW w:w="3117" w:type="dxa"/>
            <w:tcBorders>
              <w:top w:val="single" w:sz="4" w:space="0" w:color="auto"/>
              <w:left w:val="single" w:sz="4" w:space="0" w:color="auto"/>
              <w:bottom w:val="single" w:sz="4" w:space="0" w:color="auto"/>
              <w:right w:val="single" w:sz="4" w:space="0" w:color="auto"/>
            </w:tcBorders>
            <w:hideMark/>
          </w:tcPr>
          <w:p w14:paraId="42996153" w14:textId="77777777" w:rsidR="000C6F2B" w:rsidRDefault="000C6F2B" w:rsidP="000C6F2B">
            <w:pPr>
              <w:jc w:val="both"/>
              <w:rPr>
                <w:rFonts w:ascii="Times New Roman" w:hAnsi="Times New Roman" w:cs="Times New Roman"/>
                <w:b/>
                <w:bCs/>
                <w:sz w:val="24"/>
                <w:szCs w:val="24"/>
              </w:rPr>
            </w:pPr>
            <w:r>
              <w:rPr>
                <w:rFonts w:ascii="Times New Roman" w:hAnsi="Times New Roman" w:cs="Times New Roman"/>
                <w:b/>
                <w:bCs/>
                <w:sz w:val="24"/>
                <w:szCs w:val="24"/>
              </w:rPr>
              <w:t xml:space="preserve">Pre-treatment </w:t>
            </w:r>
          </w:p>
        </w:tc>
        <w:tc>
          <w:tcPr>
            <w:tcW w:w="3117" w:type="dxa"/>
            <w:tcBorders>
              <w:top w:val="single" w:sz="4" w:space="0" w:color="auto"/>
              <w:left w:val="single" w:sz="4" w:space="0" w:color="auto"/>
              <w:bottom w:val="single" w:sz="4" w:space="0" w:color="auto"/>
              <w:right w:val="single" w:sz="4" w:space="0" w:color="auto"/>
            </w:tcBorders>
            <w:hideMark/>
          </w:tcPr>
          <w:p w14:paraId="1137912F" w14:textId="77777777" w:rsidR="000C6F2B" w:rsidRDefault="000C6F2B" w:rsidP="000C6F2B">
            <w:pPr>
              <w:jc w:val="both"/>
              <w:rPr>
                <w:rFonts w:ascii="Times New Roman" w:hAnsi="Times New Roman" w:cs="Times New Roman"/>
                <w:b/>
                <w:bCs/>
                <w:sz w:val="24"/>
                <w:szCs w:val="24"/>
              </w:rPr>
            </w:pPr>
            <w:r>
              <w:rPr>
                <w:rFonts w:ascii="Times New Roman" w:hAnsi="Times New Roman" w:cs="Times New Roman"/>
                <w:b/>
                <w:bCs/>
                <w:sz w:val="24"/>
                <w:szCs w:val="24"/>
              </w:rPr>
              <w:t>Post- treatment</w:t>
            </w:r>
          </w:p>
        </w:tc>
      </w:tr>
      <w:tr w:rsidR="000C6F2B" w14:paraId="49DE0181" w14:textId="77777777" w:rsidTr="000C6F2B">
        <w:tc>
          <w:tcPr>
            <w:tcW w:w="3116" w:type="dxa"/>
            <w:tcBorders>
              <w:top w:val="single" w:sz="4" w:space="0" w:color="auto"/>
              <w:left w:val="single" w:sz="4" w:space="0" w:color="auto"/>
              <w:bottom w:val="single" w:sz="4" w:space="0" w:color="auto"/>
              <w:right w:val="single" w:sz="4" w:space="0" w:color="auto"/>
            </w:tcBorders>
            <w:hideMark/>
          </w:tcPr>
          <w:p w14:paraId="1C015170" w14:textId="77777777" w:rsidR="000C6F2B" w:rsidRDefault="000C6F2B" w:rsidP="000C6F2B">
            <w:pPr>
              <w:jc w:val="both"/>
              <w:rPr>
                <w:rFonts w:ascii="Times New Roman" w:hAnsi="Times New Roman" w:cs="Times New Roman"/>
                <w:sz w:val="24"/>
                <w:szCs w:val="24"/>
              </w:rPr>
            </w:pPr>
            <w:r>
              <w:rPr>
                <w:rFonts w:ascii="Times New Roman" w:hAnsi="Times New Roman" w:cs="Times New Roman"/>
                <w:sz w:val="24"/>
                <w:szCs w:val="24"/>
              </w:rPr>
              <w:t>Alpha -L-Iduronidase</w:t>
            </w:r>
          </w:p>
        </w:tc>
        <w:tc>
          <w:tcPr>
            <w:tcW w:w="3117" w:type="dxa"/>
            <w:tcBorders>
              <w:top w:val="single" w:sz="4" w:space="0" w:color="auto"/>
              <w:left w:val="single" w:sz="4" w:space="0" w:color="auto"/>
              <w:bottom w:val="single" w:sz="4" w:space="0" w:color="auto"/>
              <w:right w:val="single" w:sz="4" w:space="0" w:color="auto"/>
            </w:tcBorders>
            <w:hideMark/>
          </w:tcPr>
          <w:p w14:paraId="799DEA22" w14:textId="77777777" w:rsidR="000C6F2B" w:rsidRDefault="000C6F2B" w:rsidP="000C6F2B">
            <w:pPr>
              <w:jc w:val="both"/>
              <w:rPr>
                <w:rFonts w:ascii="Times New Roman" w:hAnsi="Times New Roman" w:cs="Times New Roman"/>
                <w:sz w:val="24"/>
                <w:szCs w:val="24"/>
              </w:rPr>
            </w:pPr>
            <w:r>
              <w:rPr>
                <w:rFonts w:ascii="Times New Roman" w:hAnsi="Times New Roman" w:cs="Times New Roman"/>
                <w:sz w:val="24"/>
                <w:szCs w:val="24"/>
              </w:rPr>
              <w:t>0.0µmol/L/h</w:t>
            </w:r>
          </w:p>
        </w:tc>
        <w:tc>
          <w:tcPr>
            <w:tcW w:w="3117" w:type="dxa"/>
            <w:tcBorders>
              <w:top w:val="single" w:sz="4" w:space="0" w:color="auto"/>
              <w:left w:val="single" w:sz="4" w:space="0" w:color="auto"/>
              <w:bottom w:val="single" w:sz="4" w:space="0" w:color="auto"/>
              <w:right w:val="single" w:sz="4" w:space="0" w:color="auto"/>
            </w:tcBorders>
            <w:hideMark/>
          </w:tcPr>
          <w:p w14:paraId="3A2C2040" w14:textId="77777777" w:rsidR="000C6F2B" w:rsidRDefault="000C6F2B" w:rsidP="000C6F2B">
            <w:pPr>
              <w:jc w:val="both"/>
              <w:rPr>
                <w:rFonts w:ascii="Times New Roman" w:hAnsi="Times New Roman" w:cs="Times New Roman"/>
                <w:sz w:val="24"/>
                <w:szCs w:val="24"/>
              </w:rPr>
            </w:pPr>
            <w:r>
              <w:rPr>
                <w:rFonts w:ascii="Times New Roman" w:hAnsi="Times New Roman" w:cs="Times New Roman"/>
                <w:sz w:val="24"/>
                <w:szCs w:val="24"/>
              </w:rPr>
              <w:t>0.9 µmol/L/h</w:t>
            </w:r>
          </w:p>
        </w:tc>
      </w:tr>
    </w:tbl>
    <w:p w14:paraId="1FE0298A" w14:textId="77777777" w:rsidR="000C6F2B" w:rsidRDefault="000C6F2B" w:rsidP="000C6F2B">
      <w:pPr>
        <w:spacing w:after="0" w:line="240" w:lineRule="auto"/>
        <w:jc w:val="both"/>
        <w:rPr>
          <w:rFonts w:ascii="Times New Roman" w:hAnsi="Times New Roman" w:cs="Times New Roman"/>
          <w:sz w:val="24"/>
          <w:szCs w:val="24"/>
        </w:rPr>
        <w:sectPr w:rsidR="000C6F2B" w:rsidSect="000C6F2B">
          <w:type w:val="continuous"/>
          <w:pgSz w:w="11907" w:h="16839" w:code="9"/>
          <w:pgMar w:top="1418" w:right="1418" w:bottom="1418" w:left="1418" w:header="720" w:footer="720" w:gutter="0"/>
          <w:cols w:space="720"/>
          <w:docGrid w:linePitch="360"/>
        </w:sectPr>
      </w:pPr>
    </w:p>
    <w:p w14:paraId="0B95AACE" w14:textId="77777777" w:rsidR="000C6F2B" w:rsidRDefault="000C6F2B" w:rsidP="000C6F2B">
      <w:pPr>
        <w:spacing w:after="0" w:line="240" w:lineRule="auto"/>
        <w:rPr>
          <w:rFonts w:ascii="Times New Roman" w:hAnsi="Times New Roman" w:cs="Times New Roman"/>
          <w:sz w:val="24"/>
          <w:szCs w:val="24"/>
        </w:rPr>
      </w:pPr>
    </w:p>
    <w:p w14:paraId="6FE767F1" w14:textId="77777777" w:rsidR="000C6F2B" w:rsidRPr="00C951C6" w:rsidRDefault="000C6F2B" w:rsidP="00C951C6">
      <w:pPr>
        <w:pStyle w:val="Heading2"/>
        <w:spacing w:before="0" w:line="240" w:lineRule="auto"/>
      </w:pPr>
      <w:r w:rsidRPr="00C951C6">
        <w:t>Case II</w:t>
      </w:r>
    </w:p>
    <w:p w14:paraId="1B8B865C" w14:textId="77777777" w:rsidR="000C6F2B" w:rsidRPr="00C951C6" w:rsidRDefault="000C6F2B" w:rsidP="00C951C6">
      <w:pPr>
        <w:pStyle w:val="Heading2"/>
        <w:spacing w:before="0" w:line="240" w:lineRule="auto"/>
      </w:pPr>
      <w:r w:rsidRPr="00C951C6">
        <w:t>Clinical presentations</w:t>
      </w:r>
    </w:p>
    <w:p w14:paraId="5A2F3390" w14:textId="77777777" w:rsidR="00C951C6" w:rsidRDefault="000C6F2B" w:rsidP="000C6F2B">
      <w:pPr>
        <w:spacing w:line="240" w:lineRule="auto"/>
        <w:jc w:val="both"/>
        <w:rPr>
          <w:rFonts w:ascii="Times New Roman" w:hAnsi="Times New Roman" w:cs="Times New Roman"/>
          <w:sz w:val="24"/>
          <w:szCs w:val="24"/>
        </w:rPr>
      </w:pPr>
      <w:r w:rsidRPr="000C6F2B">
        <w:rPr>
          <w:rFonts w:ascii="Times New Roman" w:hAnsi="Times New Roman" w:cs="Times New Roman"/>
          <w:sz w:val="24"/>
          <w:szCs w:val="24"/>
        </w:rPr>
        <w:t xml:space="preserve">L.K. was the second case studied who was a female patient aged 1 year and 1 month-old. Her weight was 8.8 kg with height 74 cm and head circumference 45 cm (15, 40 and 41 percentiles respectively). Her newborn screening was negative, but she had club foot and operated upon. When she was 3 weeks-old she was admitted to hospital for general investigations including echocardiogram that reveals clefted mitral valve, mitral regurgitation, and mitral valve prolapse. She sits at 10-month-old, crawling at 11-month-old while words spoked were Ma, Ba, and Da only, </w:t>
      </w:r>
    </w:p>
    <w:p w14:paraId="4B8F9D72" w14:textId="77777777" w:rsidR="00C951C6" w:rsidRDefault="00C951C6" w:rsidP="000C6F2B">
      <w:pPr>
        <w:spacing w:line="240" w:lineRule="auto"/>
        <w:jc w:val="both"/>
        <w:rPr>
          <w:rFonts w:ascii="Times New Roman" w:hAnsi="Times New Roman" w:cs="Times New Roman"/>
          <w:sz w:val="24"/>
          <w:szCs w:val="24"/>
        </w:rPr>
      </w:pPr>
    </w:p>
    <w:p w14:paraId="52AE29FF" w14:textId="4E8395F8" w:rsidR="000C6F2B" w:rsidRPr="000C6F2B" w:rsidRDefault="00C951C6" w:rsidP="000C6F2B">
      <w:pPr>
        <w:spacing w:line="240" w:lineRule="auto"/>
        <w:jc w:val="both"/>
        <w:rPr>
          <w:rFonts w:ascii="Times New Roman" w:hAnsi="Times New Roman" w:cs="Times New Roman"/>
          <w:sz w:val="24"/>
          <w:szCs w:val="24"/>
        </w:rPr>
      </w:pPr>
      <w:r w:rsidRPr="000C6F2B">
        <w:rPr>
          <w:rFonts w:ascii="Times New Roman" w:hAnsi="Times New Roman" w:cs="Times New Roman"/>
          <w:sz w:val="24"/>
          <w:szCs w:val="24"/>
        </w:rPr>
        <w:t>therefore,</w:t>
      </w:r>
      <w:r w:rsidR="000C6F2B" w:rsidRPr="000C6F2B">
        <w:rPr>
          <w:rFonts w:ascii="Times New Roman" w:hAnsi="Times New Roman" w:cs="Times New Roman"/>
          <w:sz w:val="24"/>
          <w:szCs w:val="24"/>
        </w:rPr>
        <w:t xml:space="preserve"> she was developmentally delayed. Abdominal ultrasound reveals hepatosplenomegaly where spleen was palpated 3-cm and liver 2-cm below costal margin respectively. Dysmorphic features observed where saddle nose, protruded tongue, gibbus (kyphosis) and exophthalmos. Skeletally, she was dysostosis multiplex. However, ophthalmic test was normal. L.K born from normal first pregnancy of consanguineous carrier parents with negative family history. </w:t>
      </w:r>
    </w:p>
    <w:p w14:paraId="7E8E0CC6" w14:textId="77777777" w:rsidR="000C6F2B" w:rsidRPr="000C6F2B" w:rsidRDefault="000C6F2B" w:rsidP="00C951C6">
      <w:pPr>
        <w:pStyle w:val="Heading2"/>
      </w:pPr>
      <w:r w:rsidRPr="000C6F2B">
        <w:t>Diagnosis</w:t>
      </w:r>
    </w:p>
    <w:p w14:paraId="2A8D12C6" w14:textId="543A9EA7" w:rsidR="000C6F2B" w:rsidRPr="000C6F2B" w:rsidRDefault="000C6F2B" w:rsidP="000C6F2B">
      <w:pPr>
        <w:spacing w:line="240" w:lineRule="auto"/>
        <w:jc w:val="both"/>
        <w:rPr>
          <w:rFonts w:ascii="Times New Roman" w:hAnsi="Times New Roman" w:cs="Times New Roman"/>
          <w:sz w:val="24"/>
          <w:szCs w:val="24"/>
        </w:rPr>
      </w:pPr>
      <w:r w:rsidRPr="000C6F2B">
        <w:rPr>
          <w:rFonts w:ascii="Times New Roman" w:hAnsi="Times New Roman" w:cs="Times New Roman"/>
          <w:sz w:val="24"/>
          <w:szCs w:val="24"/>
        </w:rPr>
        <w:t xml:space="preserve">In 14 August 2017, when patient’s age was 1 year and 2-month-old, dried blood spot was sent for biochemical and molecular diagnosis. Biochemical test was performed using fluorimetry method which reveals pathological decrease of arylsulfatase B enzyme activity (1.9 µmol/L/h) that is below the cutoff value (≥ 8,8 µmol/L/h) (Table 3). While, molecular study confirms homozygous variant c.944G˃A p(Arg315Gln) in exon 5 of ARSB gene, this variant has been previously described as disease-causing mutation and classified as pathogenic (class 1) according to Centogene and American College of Medical Genetics and Genomics (ACMG) recommendations. </w:t>
      </w:r>
    </w:p>
    <w:p w14:paraId="4400A5EA" w14:textId="77777777" w:rsidR="000C6F2B" w:rsidRPr="000C6F2B" w:rsidRDefault="000C6F2B" w:rsidP="00C951C6">
      <w:pPr>
        <w:pStyle w:val="Heading2"/>
        <w:spacing w:line="240" w:lineRule="auto"/>
        <w:rPr>
          <w:lang w:bidi="ar-IQ"/>
        </w:rPr>
      </w:pPr>
      <w:r w:rsidRPr="000C6F2B">
        <w:rPr>
          <w:lang w:bidi="ar-IQ"/>
        </w:rPr>
        <w:t>Hematopoietic Stem Cell Transplantation</w:t>
      </w:r>
    </w:p>
    <w:p w14:paraId="67E9DAF2" w14:textId="4D7F16D4" w:rsidR="000C6F2B" w:rsidRPr="000C6F2B" w:rsidRDefault="000C6F2B" w:rsidP="000C6F2B">
      <w:pPr>
        <w:spacing w:line="240" w:lineRule="auto"/>
        <w:jc w:val="both"/>
        <w:rPr>
          <w:rFonts w:ascii="Times New Roman" w:hAnsi="Times New Roman" w:cs="Times New Roman"/>
          <w:sz w:val="24"/>
          <w:szCs w:val="24"/>
        </w:rPr>
      </w:pPr>
      <w:r w:rsidRPr="000C6F2B">
        <w:rPr>
          <w:rFonts w:ascii="Times New Roman" w:hAnsi="Times New Roman" w:cs="Times New Roman"/>
          <w:sz w:val="24"/>
          <w:szCs w:val="24"/>
        </w:rPr>
        <w:t>L.K. was transferred to Memorial hospital in Ankara-Turkey for bone marrow transplantation. First, physical examination was made which reveal good general condition of patient, she was conscious, cooperative and oriented. Systemic examination was normal with typical face outlook, pressed nose bridge, large tongue, short fingers, lumbar lordosis, umbilical hernia, normal cornea not cloudy no cherry red spots. The patient was transferred into transplantation service for an allogenic transplant from her 5/6 human leukocytes antigen (HLA) compatible mother. Pre-transplant tests were completed including CMV PCR and viral serology indicating negative results. No problems were detected in dentistry, ophthalmology, neurology and cardiology consultations. Patient’s preparation regimen consisting of busulfan, fludarabine, and anti-thrombocytic globulin (ATG) was started simultaneously. Prophylactic antibiotics started including luconazole, ciprofloxacin, trimethoprim-sulfamethoxazole, metronidazole, acyclovir. Heparin, glutamine and ursodeoxycholic acid started for hepatic veno-occlusive disease (VOD). The preparation regimen completed without complications.</w:t>
      </w:r>
    </w:p>
    <w:p w14:paraId="11817286" w14:textId="7EBDD8FF" w:rsidR="000C6F2B" w:rsidRPr="000C6F2B" w:rsidRDefault="000C6F2B" w:rsidP="000C6F2B">
      <w:pPr>
        <w:spacing w:line="240" w:lineRule="auto"/>
        <w:jc w:val="both"/>
        <w:rPr>
          <w:rFonts w:ascii="Times New Roman" w:hAnsi="Times New Roman" w:cs="Times New Roman"/>
          <w:sz w:val="24"/>
          <w:szCs w:val="24"/>
        </w:rPr>
      </w:pPr>
      <w:r w:rsidRPr="000C6F2B">
        <w:rPr>
          <w:rFonts w:ascii="Times New Roman" w:hAnsi="Times New Roman" w:cs="Times New Roman"/>
          <w:sz w:val="24"/>
          <w:szCs w:val="24"/>
        </w:rPr>
        <w:t>6.2 X 10</w:t>
      </w:r>
      <w:r w:rsidRPr="000C6F2B">
        <w:rPr>
          <w:rFonts w:ascii="Times New Roman" w:hAnsi="Times New Roman" w:cs="Times New Roman"/>
          <w:sz w:val="24"/>
          <w:szCs w:val="24"/>
          <w:vertAlign w:val="superscript"/>
        </w:rPr>
        <w:t xml:space="preserve">6 </w:t>
      </w:r>
      <w:r w:rsidRPr="000C6F2B">
        <w:rPr>
          <w:rFonts w:ascii="Times New Roman" w:hAnsi="Times New Roman" w:cs="Times New Roman"/>
          <w:sz w:val="24"/>
          <w:szCs w:val="24"/>
        </w:rPr>
        <w:t>/ Kg CD34 positive stem cells were collected from the bone marrow of the donor and transferred to the recipient in three hours without complications. Until engraftment process occurs, once per week Naglazyme</w:t>
      </w:r>
      <w:r w:rsidRPr="000C6F2B">
        <w:rPr>
          <w:rFonts w:ascii="Times New Roman" w:hAnsi="Times New Roman" w:cs="Times New Roman"/>
          <w:sz w:val="24"/>
          <w:szCs w:val="24"/>
          <w:vertAlign w:val="superscript"/>
        </w:rPr>
        <w:t>®</w:t>
      </w:r>
      <w:r w:rsidRPr="000C6F2B">
        <w:rPr>
          <w:rFonts w:ascii="Times New Roman" w:hAnsi="Times New Roman" w:cs="Times New Roman"/>
          <w:sz w:val="24"/>
          <w:szCs w:val="24"/>
        </w:rPr>
        <w:t xml:space="preserve"> ERT continued. Medicine training was given to patient’s family.  </w:t>
      </w:r>
    </w:p>
    <w:p w14:paraId="2E1334C8" w14:textId="77777777" w:rsidR="000C6F2B" w:rsidRPr="000C6F2B" w:rsidRDefault="000C6F2B" w:rsidP="00C951C6">
      <w:pPr>
        <w:pStyle w:val="Heading2"/>
      </w:pPr>
      <w:r w:rsidRPr="000C6F2B">
        <w:t>Follow up</w:t>
      </w:r>
    </w:p>
    <w:p w14:paraId="208A34FC" w14:textId="47D388CE" w:rsidR="0098517F" w:rsidRPr="000C6F2B" w:rsidRDefault="000C6F2B" w:rsidP="000C6F2B">
      <w:pPr>
        <w:spacing w:after="0" w:line="240" w:lineRule="auto"/>
        <w:jc w:val="both"/>
        <w:rPr>
          <w:rFonts w:ascii="Times New Roman" w:hAnsi="Times New Roman" w:cs="Times New Roman"/>
          <w:sz w:val="24"/>
          <w:szCs w:val="24"/>
        </w:rPr>
      </w:pPr>
      <w:r w:rsidRPr="000C6F2B">
        <w:rPr>
          <w:rFonts w:ascii="Times New Roman" w:hAnsi="Times New Roman" w:cs="Times New Roman"/>
          <w:sz w:val="24"/>
          <w:szCs w:val="24"/>
        </w:rPr>
        <w:t xml:space="preserve">In 8 March 2020, follow up for L.K. carried out and reveals good general health, good sleeping, good walking normal mentality but still gibbus with lordosis. Her body weight was 15 kg and stature </w:t>
      </w:r>
      <w:r w:rsidR="00C951C6" w:rsidRPr="000C6F2B">
        <w:rPr>
          <w:rFonts w:ascii="Times New Roman" w:hAnsi="Times New Roman" w:cs="Times New Roman"/>
          <w:sz w:val="24"/>
          <w:szCs w:val="24"/>
        </w:rPr>
        <w:t>were</w:t>
      </w:r>
      <w:r w:rsidRPr="000C6F2B">
        <w:rPr>
          <w:rFonts w:ascii="Times New Roman" w:hAnsi="Times New Roman" w:cs="Times New Roman"/>
          <w:sz w:val="24"/>
          <w:szCs w:val="24"/>
        </w:rPr>
        <w:t xml:space="preserve"> 95cm (31 and 9 percentile), respectively (Figure 2).  In 18 march 2021, DBS sample was sent for screening of arylsulfatase B enzyme activity by tandem mass spectrometry, the result show normal enzyme activity 3.4 µmol/L/h in comparison with enzyme cutoff value ˃1.0 </w:t>
      </w:r>
    </w:p>
    <w:p w14:paraId="6810B892" w14:textId="77777777" w:rsidR="00E638FC" w:rsidRDefault="000C6F2B" w:rsidP="000C6F2B">
      <w:pPr>
        <w:spacing w:line="240" w:lineRule="auto"/>
        <w:jc w:val="both"/>
        <w:rPr>
          <w:rFonts w:ascii="Times New Roman" w:hAnsi="Times New Roman" w:cs="Times New Roman"/>
          <w:sz w:val="24"/>
          <w:szCs w:val="24"/>
        </w:rPr>
      </w:pPr>
      <w:r w:rsidRPr="000C6F2B">
        <w:rPr>
          <w:rFonts w:ascii="Times New Roman" w:hAnsi="Times New Roman" w:cs="Times New Roman"/>
          <w:sz w:val="24"/>
          <w:szCs w:val="24"/>
        </w:rPr>
        <w:t>µmol/L/h (Table 3).</w:t>
      </w:r>
    </w:p>
    <w:p w14:paraId="2DFC381B" w14:textId="4B8929AD" w:rsidR="00E638FC" w:rsidRDefault="00E638FC" w:rsidP="000C6F2B">
      <w:pPr>
        <w:spacing w:line="240" w:lineRule="auto"/>
        <w:jc w:val="both"/>
        <w:rPr>
          <w:rFonts w:ascii="Times New Roman" w:hAnsi="Times New Roman" w:cs="Times New Roman"/>
          <w:sz w:val="24"/>
          <w:szCs w:val="24"/>
        </w:rPr>
        <w:sectPr w:rsidR="00E638FC" w:rsidSect="000C6F2B">
          <w:type w:val="continuous"/>
          <w:pgSz w:w="11907" w:h="16839" w:code="9"/>
          <w:pgMar w:top="1418" w:right="1418" w:bottom="1418" w:left="1418" w:header="720" w:footer="720" w:gutter="0"/>
          <w:cols w:num="2" w:space="720"/>
          <w:docGrid w:linePitch="360"/>
        </w:sectPr>
      </w:pPr>
    </w:p>
    <w:p w14:paraId="22335CE2" w14:textId="40012A04" w:rsidR="0098517F" w:rsidRDefault="0098517F" w:rsidP="000C6F2B">
      <w:pPr>
        <w:spacing w:line="240" w:lineRule="auto"/>
        <w:jc w:val="both"/>
        <w:rPr>
          <w:rFonts w:ascii="Times New Roman" w:hAnsi="Times New Roman" w:cs="Times New Roman"/>
          <w:sz w:val="24"/>
          <w:szCs w:val="24"/>
        </w:rPr>
      </w:pPr>
    </w:p>
    <w:p w14:paraId="07B5BCDD" w14:textId="547C4AA9" w:rsidR="00E638FC" w:rsidRPr="000C6F2B" w:rsidRDefault="00E638FC" w:rsidP="00741AFF">
      <w:pPr>
        <w:spacing w:after="0" w:line="240" w:lineRule="auto"/>
        <w:jc w:val="center"/>
        <w:rPr>
          <w:rFonts w:ascii="Times New Roman" w:hAnsi="Times New Roman" w:cs="Times New Roman"/>
          <w:sz w:val="24"/>
          <w:szCs w:val="24"/>
        </w:rPr>
      </w:pPr>
      <w:r>
        <w:rPr>
          <w:noProof/>
        </w:rPr>
        <w:drawing>
          <wp:inline distT="0" distB="0" distL="0" distR="0" wp14:anchorId="3F492410" wp14:editId="5E039C1F">
            <wp:extent cx="5760085" cy="44062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60085" cy="4406265"/>
                    </a:xfrm>
                    <a:prstGeom prst="rect">
                      <a:avLst/>
                    </a:prstGeom>
                  </pic:spPr>
                </pic:pic>
              </a:graphicData>
            </a:graphic>
          </wp:inline>
        </w:drawing>
      </w:r>
    </w:p>
    <w:p w14:paraId="5D62E6DA" w14:textId="05CC3F50" w:rsidR="00741AFF" w:rsidRDefault="00446FBA" w:rsidP="00741AFF">
      <w:pPr>
        <w:pStyle w:val="a"/>
        <w:spacing w:after="0"/>
      </w:pPr>
      <w:r>
        <w:t xml:space="preserve"> </w:t>
      </w:r>
      <w:r w:rsidR="00741AFF">
        <w:t xml:space="preserve">Figure (2): Stature for age and Weight for age percentile. </w:t>
      </w:r>
    </w:p>
    <w:p w14:paraId="0C7DA817" w14:textId="363F2325" w:rsidR="00446FBA" w:rsidRDefault="00446FBA" w:rsidP="00446FBA">
      <w:pPr>
        <w:spacing w:after="0" w:line="240" w:lineRule="auto"/>
        <w:jc w:val="both"/>
        <w:rPr>
          <w:rFonts w:ascii="Times New Roman" w:hAnsi="Times New Roman" w:cs="Times New Roman"/>
          <w:sz w:val="24"/>
          <w:szCs w:val="24"/>
        </w:rPr>
      </w:pPr>
    </w:p>
    <w:p w14:paraId="37C9AD8E" w14:textId="1AA38935" w:rsidR="00F910FB" w:rsidRDefault="0058727A" w:rsidP="00F910FB">
      <w:pPr>
        <w:pStyle w:val="a"/>
        <w:spacing w:after="0"/>
      </w:pPr>
      <w:r>
        <w:t>Table (</w:t>
      </w:r>
      <w:r w:rsidR="00F910FB">
        <w:t>3): pre and post laboratory enzyme level</w:t>
      </w:r>
    </w:p>
    <w:tbl>
      <w:tblPr>
        <w:tblStyle w:val="TableGrid"/>
        <w:tblW w:w="0" w:type="auto"/>
        <w:tblLook w:val="04A0" w:firstRow="1" w:lastRow="0" w:firstColumn="1" w:lastColumn="0" w:noHBand="0" w:noVBand="1"/>
      </w:tblPr>
      <w:tblGrid>
        <w:gridCol w:w="3097"/>
        <w:gridCol w:w="3095"/>
        <w:gridCol w:w="3095"/>
      </w:tblGrid>
      <w:tr w:rsidR="00F910FB" w14:paraId="49272CF2" w14:textId="77777777" w:rsidTr="00F910FB">
        <w:tc>
          <w:tcPr>
            <w:tcW w:w="3116" w:type="dxa"/>
            <w:tcBorders>
              <w:top w:val="single" w:sz="4" w:space="0" w:color="auto"/>
              <w:left w:val="single" w:sz="4" w:space="0" w:color="auto"/>
              <w:bottom w:val="single" w:sz="4" w:space="0" w:color="auto"/>
              <w:right w:val="single" w:sz="4" w:space="0" w:color="auto"/>
            </w:tcBorders>
            <w:hideMark/>
          </w:tcPr>
          <w:p w14:paraId="4F13EA9D" w14:textId="77777777" w:rsidR="00F910FB" w:rsidRDefault="00F910F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Lab. data</w:t>
            </w:r>
          </w:p>
        </w:tc>
        <w:tc>
          <w:tcPr>
            <w:tcW w:w="3117" w:type="dxa"/>
            <w:tcBorders>
              <w:top w:val="single" w:sz="4" w:space="0" w:color="auto"/>
              <w:left w:val="single" w:sz="4" w:space="0" w:color="auto"/>
              <w:bottom w:val="single" w:sz="4" w:space="0" w:color="auto"/>
              <w:right w:val="single" w:sz="4" w:space="0" w:color="auto"/>
            </w:tcBorders>
            <w:hideMark/>
          </w:tcPr>
          <w:p w14:paraId="4A1C748F" w14:textId="77777777" w:rsidR="00F910FB" w:rsidRDefault="00F910F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re-treatment </w:t>
            </w:r>
          </w:p>
        </w:tc>
        <w:tc>
          <w:tcPr>
            <w:tcW w:w="3117" w:type="dxa"/>
            <w:tcBorders>
              <w:top w:val="single" w:sz="4" w:space="0" w:color="auto"/>
              <w:left w:val="single" w:sz="4" w:space="0" w:color="auto"/>
              <w:bottom w:val="single" w:sz="4" w:space="0" w:color="auto"/>
              <w:right w:val="single" w:sz="4" w:space="0" w:color="auto"/>
            </w:tcBorders>
            <w:hideMark/>
          </w:tcPr>
          <w:p w14:paraId="40B05E87" w14:textId="77777777" w:rsidR="00F910FB" w:rsidRDefault="00F910F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ost- treatment</w:t>
            </w:r>
          </w:p>
        </w:tc>
      </w:tr>
      <w:tr w:rsidR="00F910FB" w14:paraId="4E72B484" w14:textId="77777777" w:rsidTr="00F910FB">
        <w:trPr>
          <w:trHeight w:val="282"/>
        </w:trPr>
        <w:tc>
          <w:tcPr>
            <w:tcW w:w="3116" w:type="dxa"/>
            <w:tcBorders>
              <w:top w:val="single" w:sz="4" w:space="0" w:color="auto"/>
              <w:left w:val="single" w:sz="4" w:space="0" w:color="auto"/>
              <w:bottom w:val="single" w:sz="4" w:space="0" w:color="auto"/>
              <w:right w:val="single" w:sz="4" w:space="0" w:color="auto"/>
            </w:tcBorders>
            <w:hideMark/>
          </w:tcPr>
          <w:p w14:paraId="7EF419D3" w14:textId="77777777" w:rsidR="00F910FB" w:rsidRDefault="00F910FB">
            <w:pPr>
              <w:spacing w:line="360" w:lineRule="auto"/>
              <w:jc w:val="both"/>
              <w:rPr>
                <w:rFonts w:ascii="Times New Roman" w:hAnsi="Times New Roman" w:cs="Times New Roman"/>
                <w:sz w:val="24"/>
                <w:szCs w:val="24"/>
              </w:rPr>
            </w:pPr>
            <w:r>
              <w:rPr>
                <w:rFonts w:ascii="Times New Roman" w:hAnsi="Times New Roman" w:cs="Times New Roman"/>
                <w:sz w:val="24"/>
                <w:szCs w:val="24"/>
              </w:rPr>
              <w:t>Arylsulftase B</w:t>
            </w:r>
          </w:p>
        </w:tc>
        <w:tc>
          <w:tcPr>
            <w:tcW w:w="3117" w:type="dxa"/>
            <w:tcBorders>
              <w:top w:val="single" w:sz="4" w:space="0" w:color="auto"/>
              <w:left w:val="single" w:sz="4" w:space="0" w:color="auto"/>
              <w:bottom w:val="single" w:sz="4" w:space="0" w:color="auto"/>
              <w:right w:val="single" w:sz="4" w:space="0" w:color="auto"/>
            </w:tcBorders>
            <w:hideMark/>
          </w:tcPr>
          <w:p w14:paraId="758FB2A7" w14:textId="77777777" w:rsidR="00F910FB" w:rsidRDefault="00F910FB">
            <w:pPr>
              <w:spacing w:line="360" w:lineRule="auto"/>
              <w:jc w:val="both"/>
              <w:rPr>
                <w:rFonts w:ascii="Times New Roman" w:hAnsi="Times New Roman" w:cs="Times New Roman"/>
                <w:sz w:val="24"/>
                <w:szCs w:val="24"/>
              </w:rPr>
            </w:pPr>
            <w:r>
              <w:rPr>
                <w:rFonts w:ascii="Times New Roman" w:hAnsi="Times New Roman" w:cs="Times New Roman"/>
                <w:sz w:val="24"/>
                <w:szCs w:val="24"/>
              </w:rPr>
              <w:t>1.9 µmol/L/h</w:t>
            </w:r>
          </w:p>
        </w:tc>
        <w:tc>
          <w:tcPr>
            <w:tcW w:w="3117" w:type="dxa"/>
            <w:tcBorders>
              <w:top w:val="single" w:sz="4" w:space="0" w:color="auto"/>
              <w:left w:val="single" w:sz="4" w:space="0" w:color="auto"/>
              <w:bottom w:val="single" w:sz="4" w:space="0" w:color="auto"/>
              <w:right w:val="single" w:sz="4" w:space="0" w:color="auto"/>
            </w:tcBorders>
            <w:hideMark/>
          </w:tcPr>
          <w:p w14:paraId="24C5AC60" w14:textId="77777777" w:rsidR="00F910FB" w:rsidRDefault="00F910FB">
            <w:pPr>
              <w:spacing w:line="360" w:lineRule="auto"/>
              <w:jc w:val="both"/>
              <w:rPr>
                <w:rFonts w:ascii="Times New Roman" w:hAnsi="Times New Roman" w:cs="Times New Roman"/>
                <w:sz w:val="24"/>
                <w:szCs w:val="24"/>
              </w:rPr>
            </w:pPr>
            <w:r>
              <w:rPr>
                <w:rFonts w:ascii="Times New Roman" w:hAnsi="Times New Roman" w:cs="Times New Roman"/>
                <w:sz w:val="24"/>
                <w:szCs w:val="24"/>
              </w:rPr>
              <w:t>3.4 µmol/L/h</w:t>
            </w:r>
          </w:p>
        </w:tc>
      </w:tr>
    </w:tbl>
    <w:p w14:paraId="0ED3871B" w14:textId="77777777" w:rsidR="0058727A" w:rsidRDefault="0058727A" w:rsidP="00446FBA">
      <w:pPr>
        <w:pStyle w:val="a"/>
        <w:jc w:val="left"/>
        <w:sectPr w:rsidR="0058727A" w:rsidSect="00E638FC">
          <w:type w:val="continuous"/>
          <w:pgSz w:w="11907" w:h="16839" w:code="9"/>
          <w:pgMar w:top="1418" w:right="1418" w:bottom="1418" w:left="1418" w:header="720" w:footer="720" w:gutter="0"/>
          <w:cols w:space="720"/>
          <w:docGrid w:linePitch="360"/>
        </w:sectPr>
      </w:pPr>
    </w:p>
    <w:p w14:paraId="4DB03B4A" w14:textId="63F2C9E8" w:rsidR="00043735" w:rsidRDefault="00043735" w:rsidP="00446FBA">
      <w:pPr>
        <w:pStyle w:val="a"/>
        <w:jc w:val="left"/>
      </w:pPr>
    </w:p>
    <w:p w14:paraId="6E7786A5" w14:textId="77777777" w:rsidR="0058727A" w:rsidRDefault="0058727A" w:rsidP="0058727A">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Discussion </w:t>
      </w:r>
    </w:p>
    <w:p w14:paraId="4415EB5B" w14:textId="15EFA744" w:rsidR="0058727A" w:rsidRDefault="0058727A" w:rsidP="005872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ematopoietic stem cell transplantation is a promising therapy that can deliver the enzyme for lifelong in an enzyme-deficient patients in contrast to ERT that temporarily deliver the enzyme and cannot cross the blood brain barrier, the benefit of HSCT is its ability to allocate and differentiate as a Kupffer cells, microglial cells and alveolar macrophages in liver, brain and lungs respectively</w:t>
      </w:r>
      <w:r>
        <w:rPr>
          <w:rFonts w:ascii="Times New Roman" w:hAnsi="Times New Roman" w:cs="Times New Roman"/>
          <w:sz w:val="24"/>
          <w:szCs w:val="24"/>
        </w:rPr>
        <w:fldChar w:fldCharType="begin">
          <w:fldData xml:space="preserve">PEVuZE5vdGU+PENpdGU+PEF1dGhvcj5MdW08L0F1dGhvcj48WWVhcj4yMDE3PC9ZZWFyPjxSZWNO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dW08L0F1dGhvcj48WWVhcj4yMDE3PC9ZZWFyPjxSZWNO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4,15]</w:t>
      </w:r>
      <w:r>
        <w:rPr>
          <w:rFonts w:ascii="Times New Roman" w:hAnsi="Times New Roman" w:cs="Times New Roman"/>
          <w:sz w:val="24"/>
          <w:szCs w:val="24"/>
        </w:rPr>
        <w:fldChar w:fldCharType="end"/>
      </w:r>
      <w:r>
        <w:rPr>
          <w:rFonts w:ascii="Times New Roman" w:hAnsi="Times New Roman" w:cs="Times New Roman"/>
          <w:sz w:val="24"/>
          <w:szCs w:val="24"/>
        </w:rPr>
        <w:t>. Furthermore, cross-correction phenomenon has been noticed by which the enzyme-deficit neighboring cells will be supplied by the enzyme from engrafted cells with a consequent sustained metabolic rectification and improved somatic and neurocognitive problem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ffon&lt;/Author&gt;&lt;Year&gt;2021&lt;/Year&gt;&lt;RecNum&gt;11&lt;/RecNum&gt;&lt;DisplayText&gt;&lt;style face="superscript"&gt;(16)&lt;/style&gt;&lt;/DisplayText&gt;&lt;record&gt;&lt;rec-number&gt;11&lt;/rec-number&gt;&lt;foreign-keys&gt;&lt;key app="EN" db-id="fevxt9f585zdf8e9f0o5w0pkee25a5xse5ez" timestamp="1662715161"&gt;11&lt;/key&gt;&lt;/foreign-keys&gt;&lt;ref-type name="Journal Article"&gt;17&lt;/ref-type&gt;&lt;contributors&gt;&lt;authors&gt;&lt;author&gt;Guffon, N&lt;/author&gt;&lt;author&gt;Pettazzoni, M&lt;/author&gt;&lt;author&gt;Pangaud, N&lt;/author&gt;&lt;author&gt;Garin, C&lt;/author&gt;&lt;author&gt;Lina-Granade, G&lt;/author&gt;&lt;author&gt;Plault, C&lt;/author&gt;&lt;author&gt;Mottolese, C&lt;/author&gt;&lt;author&gt;Froissart, R&lt;/author&gt;&lt;author&gt;Fouilhoux, A %J Orphanet Journal of Rare Diseases&lt;/author&gt;&lt;/authors&gt;&lt;/contributors&gt;&lt;titles&gt;&lt;title&gt;Long term disease burden post-transplantation: three decades of observations in 25 Hurler patients successfully treated with hematopoietic stem cell transplantation (HSCT)&lt;/title&gt;&lt;secondary-title&gt;Orphanet Journal of Rare Diseases &lt;/secondary-title&gt;&lt;/titles&gt;&lt;periodical&gt;&lt;full-title&gt;Orphanet Journal of Rare Diseases&lt;/full-title&gt;&lt;/periodical&gt;&lt;pages&gt;1-20&lt;/pages&gt;&lt;volume&gt;16&lt;/volume&gt;&lt;number&gt;1&lt;/number&gt;&lt;dates&gt;&lt;year&gt;2021&lt;/year&gt;&lt;/dates&gt;&lt;isbn&gt;1750-11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FC1773" w14:textId="77777777" w:rsidR="0058727A" w:rsidRDefault="0058727A" w:rsidP="0058727A">
      <w:pPr>
        <w:spacing w:after="0" w:line="240" w:lineRule="auto"/>
        <w:jc w:val="both"/>
        <w:rPr>
          <w:rFonts w:ascii="Times New Roman" w:hAnsi="Times New Roman" w:cs="Times New Roman"/>
          <w:sz w:val="24"/>
          <w:szCs w:val="24"/>
        </w:rPr>
      </w:pPr>
    </w:p>
    <w:p w14:paraId="24131850" w14:textId="77777777" w:rsidR="0058727A" w:rsidRDefault="0058727A" w:rsidP="0058727A">
      <w:pPr>
        <w:spacing w:after="0" w:line="240" w:lineRule="auto"/>
        <w:jc w:val="both"/>
        <w:rPr>
          <w:rFonts w:ascii="Times New Roman" w:hAnsi="Times New Roman" w:cs="Times New Roman"/>
          <w:sz w:val="24"/>
          <w:szCs w:val="24"/>
        </w:rPr>
      </w:pPr>
    </w:p>
    <w:p w14:paraId="7A755CAD" w14:textId="70CAD8ED" w:rsidR="0058727A" w:rsidRDefault="0058727A" w:rsidP="005872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owever, HSCT is not without limitations, in which difficulty in finding compatible donor and risk-procedure related morbidity and mortality as well as GVHD are the main obstacles report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wu&lt;/Author&gt;&lt;Year&gt;2012&lt;/Year&gt;&lt;RecNum&gt;14&lt;/RecNum&gt;&lt;DisplayText&gt;&lt;style face="superscript"&gt;(17)&lt;/style&gt;&lt;/DisplayText&gt;&lt;record&gt;&lt;rec-number&gt;14&lt;/rec-number&gt;&lt;foreign-keys&gt;&lt;key app="EN" db-id="fevxt9f585zdf8e9f0o5w0pkee25a5xse5ez" timestamp="1662717098"&gt;14&lt;/key&gt;&lt;/foreign-keys&gt;&lt;ref-type name="Journal Article"&gt;17&lt;/ref-type&gt;&lt;contributors&gt;&lt;authors&gt;&lt;author&gt;Hwu, Wuh-Liang&lt;/author&gt;&lt;author&gt;Okuyama, Torayuki&lt;/author&gt;&lt;author&gt;But, Wai Man&lt;/author&gt;&lt;author&gt;Estrada, Sylvia&lt;/author&gt;&lt;author&gt;Gu, Xuefan&lt;/author&gt;&lt;author&gt;Hui, Joannie&lt;/author&gt;&lt;author&gt;Kosuga, Motomichi&lt;/author&gt;&lt;author&gt;Lin, Shuan-Pei&lt;/author&gt;&lt;author&gt;Ngu, Lock-Hock&lt;/author&gt;&lt;author&gt;Shi, Huiping %J Molecular genetics&lt;/author&gt;&lt;author&gt;metabolism&lt;/author&gt;&lt;/authors&gt;&lt;/contributors&gt;&lt;titles&gt;&lt;title&gt;Current diagnosis and management of mucopolysaccharidosis VI in the Asia-Pacific region&lt;/title&gt;&lt;secondary-title&gt;Molecular Genetics and Metabolism&lt;/secondary-title&gt;&lt;/titles&gt;&lt;periodical&gt;&lt;full-title&gt;Molecular Genetics and Metabolism&lt;/full-title&gt;&lt;/periodical&gt;&lt;pages&gt;136-144&lt;/pages&gt;&lt;volume&gt;107&lt;/volume&gt;&lt;number&gt;1-2&lt;/number&gt;&lt;dates&gt;&lt;year&gt;2012&lt;/year&gt;&lt;/dates&gt;&lt;isbn&gt;1096-719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In this context, the first fruitful HSCT for MPS I Hurler patient was executed in 1980, allowing the treatment of hundreds of Hurler syndrome cases. If HSCT was carried out earlier than seventeen months of age significant improvement with higher rate of disease-free survival were observed</w:t>
      </w:r>
      <w:r>
        <w:rPr>
          <w:rFonts w:ascii="Times New Roman" w:hAnsi="Times New Roman" w:cs="Times New Roman"/>
          <w:sz w:val="24"/>
          <w:szCs w:val="24"/>
        </w:rPr>
        <w:fldChar w:fldCharType="begin">
          <w:fldData xml:space="preserve">PEVuZE5vdGU+PENpdGU+PEF1dGhvcj5WYXNoYWttYWR6ZTwvQXV0aG9yPjxZZWFyPjIwMTk8L1ll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YXNoYWttYWR6ZTwvQXV0aG9yPjxZZWFyPjIwMTk8L1ll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8, 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71590E" w14:textId="37BF7789" w:rsidR="0058727A" w:rsidRDefault="0058727A" w:rsidP="005872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ven though the rarity of using HSCT globally for MPS VI patients, long-term follow-up for MPS VI patients underwent HSCT had revealed that stable engraftment and improved activity of the enzyme in patients would be obtained following HSCT with myeloablative routine using cord blood or peripheral blood of HLA-compatible unaffected donor</w:t>
      </w:r>
      <w:r>
        <w:rPr>
          <w:rFonts w:ascii="Times New Roman" w:hAnsi="Times New Roman" w:cs="Times New Roman"/>
          <w:sz w:val="24"/>
          <w:szCs w:val="24"/>
        </w:rPr>
        <w:fldChar w:fldCharType="begin">
          <w:fldData xml:space="preserve">PEVuZE5vdGU+PENpdGU+PEF1dGhvcj5MaW48L0F1dGhvcj48WWVhcj4yMDE5PC9ZZWFyPjxSZWNO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48L0F1dGhvcj48WWVhcj4yMDE5PC9ZZWFyPjxSZWNO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721979" w14:textId="0B30C847" w:rsidR="0058727A" w:rsidRDefault="0058727A" w:rsidP="005872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rvival rate and successful engraftment post-transplantation has improved after implementation of myeloablative regimen and individual-related immunosuppressive strategies as reported by</w:t>
      </w:r>
      <w:r>
        <w:t xml:space="preserve"> </w:t>
      </w:r>
      <w:r>
        <w:rPr>
          <w:rFonts w:ascii="Times New Roman" w:hAnsi="Times New Roman" w:cs="Times New Roman"/>
          <w:i/>
          <w:iCs/>
          <w:sz w:val="24"/>
          <w:szCs w:val="24"/>
        </w:rPr>
        <w:t>Su HanLum et al</w:t>
      </w:r>
      <w:r>
        <w:rPr>
          <w:rFonts w:ascii="Times New Roman" w:hAnsi="Times New Roman" w:cs="Times New Roman"/>
          <w:sz w:val="24"/>
          <w:szCs w:val="24"/>
        </w:rPr>
        <w:t xml:space="preserve"> (2021) stud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m&lt;/Author&gt;&lt;Year&gt;2021&lt;/Year&gt;&lt;RecNum&gt;22&lt;/RecNum&gt;&lt;DisplayText&gt;&lt;style face="superscript"&gt;(22)&lt;/style&gt;&lt;/DisplayText&gt;&lt;record&gt;&lt;rec-number&gt;22&lt;/rec-number&gt;&lt;foreign-keys&gt;&lt;key app="EN" db-id="fevxt9f585zdf8e9f0o5w0pkee25a5xse5ez" timestamp="1662883792"&gt;22&lt;/key&gt;&lt;/foreign-keys&gt;&lt;ref-type name="Journal Article"&gt;17&lt;/ref-type&gt;&lt;contributors&gt;&lt;authors&gt;&lt;author&gt;Lum, Su Han&lt;/author&gt;&lt;author&gt;Orchard, Paul J&lt;/author&gt;&lt;author&gt;Lund, Troy C&lt;/author&gt;&lt;author&gt;Miller, Weston P&lt;/author&gt;&lt;author&gt;Boelens, Jaap Jan&lt;/author&gt;&lt;author&gt;Wynn, Robert %J Transplantation&lt;/author&gt;&lt;author&gt;Cellular Therapy&lt;/author&gt;&lt;/authors&gt;&lt;/contributors&gt;&lt;titles&gt;&lt;title&gt;Outcome after cord blood transplantation using busulfan pharmacokinetics-targeted myeloablative conditioning for hurler syndrome&lt;/title&gt;&lt;secondary-title&gt;Transplantation and Cellular Therapy&lt;/secondary-title&gt;&lt;/titles&gt;&lt;periodical&gt;&lt;full-title&gt;Transplantation and Cellular Therapy&lt;/full-title&gt;&lt;/periodical&gt;&lt;pages&gt;1-4&lt;/pages&gt;&lt;volume&gt;27&lt;/volume&gt;&lt;number&gt;1&lt;/number&gt;&lt;dates&gt;&lt;year&gt;2021&lt;/year&gt;&lt;/dates&gt;&lt;isbn&gt;2666-6367&lt;/isbn&gt;&lt;urls&gt;&lt;/urls&gt;&lt;/record&gt;&lt;/Cite&gt;&lt;/EndNote&gt;</w:instrText>
      </w:r>
      <w:r>
        <w:rPr>
          <w:rFonts w:ascii="Times New Roman" w:hAnsi="Times New Roman" w:cs="Times New Roman"/>
          <w:sz w:val="24"/>
          <w:szCs w:val="24"/>
        </w:rPr>
        <w:fldChar w:fldCharType="separate"/>
      </w:r>
      <w:r w:rsidR="009C00E1">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22</w:t>
      </w:r>
      <w:r w:rsidR="009C00E1">
        <w:rPr>
          <w:rFonts w:ascii="Times New Roman" w:hAnsi="Times New Roman" w:cs="Times New Roman"/>
          <w:noProof/>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A47F0F3" w14:textId="39F8D477" w:rsidR="0058727A" w:rsidRDefault="0058727A" w:rsidP="005872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case report, J.N patient (case I with MPS I disorder) was treated with HSCT that carried out when she was 2 year and 8 months of age from her 12/12 HLA-matched heterozygous carrier mother. Long- term follow-up shown an improvement in general health and increment in enzyme activity although it still below the cut-off value of unaffected subjects, but the doctors wonder that will J.N. has normal life as her carrier mother, in which her mother also has enzyme activity below normal cut-off. Therefore, doctors advise J.N. parents to continue ERT therapy after HSCT for greater benefit as the result of </w:t>
      </w:r>
      <w:r>
        <w:rPr>
          <w:rFonts w:ascii="Times New Roman" w:hAnsi="Times New Roman" w:cs="Times New Roman"/>
          <w:i/>
          <w:iCs/>
          <w:sz w:val="24"/>
          <w:szCs w:val="24"/>
        </w:rPr>
        <w:t>Troy C. Lund et al</w:t>
      </w:r>
      <w:r>
        <w:rPr>
          <w:rFonts w:ascii="Times New Roman" w:hAnsi="Times New Roman" w:cs="Times New Roman"/>
          <w:sz w:val="24"/>
          <w:szCs w:val="24"/>
        </w:rPr>
        <w:t xml:space="preserve"> (2019) study reveal ERT post-transplant augmentation would significantly improve the clinical outcom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nd&lt;/Author&gt;&lt;Year&gt;2019&lt;/Year&gt;&lt;RecNum&gt;21&lt;/RecNum&gt;&lt;DisplayText&gt;&lt;style face="superscript"&gt;(23)&lt;/style&gt;&lt;/DisplayText&gt;&lt;record&gt;&lt;rec-number&gt;21&lt;/rec-number&gt;&lt;foreign-keys&gt;&lt;key app="EN" db-id="fevxt9f585zdf8e9f0o5w0pkee25a5xse5ez" timestamp="1662880808"&gt;21&lt;/key&gt;&lt;/foreign-keys&gt;&lt;ref-type name="Journal Article"&gt;17&lt;/ref-type&gt;&lt;contributors&gt;&lt;authors&gt;&lt;author&gt;Lund, Troy C&lt;/author&gt;&lt;author&gt;Miller, Weston P&lt;/author&gt;&lt;author&gt;Liao, Ai Yin&lt;/author&gt;&lt;author&gt;Tolar, Jakub&lt;/author&gt;&lt;author&gt;Shanley, Ryan&lt;/author&gt;&lt;author&gt;Pasquali, Marzia&lt;/author&gt;&lt;author&gt;Sando, Nicole&lt;/author&gt;&lt;author&gt;Bigger, Brian W&lt;/author&gt;&lt;author&gt;Polgreen, Lynda E&lt;/author&gt;&lt;author&gt;Orchard, Paul J %J Scientific reports&lt;/author&gt;&lt;/authors&gt;&lt;/contributors&gt;&lt;titles&gt;&lt;title&gt;Post-transplant laronidase augmentation for children with Hurler syndrome: Biochemical outcomes&lt;/title&gt;&lt;secondary-title&gt;Scientific Reports &lt;/secondary-title&gt;&lt;/titles&gt;&lt;periodical&gt;&lt;full-title&gt;Scientific Reports&lt;/full-title&gt;&lt;/periodical&gt;&lt;pages&gt;1-6&lt;/pages&gt;&lt;volume&gt;9&lt;/volume&gt;&lt;number&gt;1&lt;/number&gt;&lt;dates&gt;&lt;year&gt;2019&lt;/year&gt;&lt;/dates&gt;&lt;isbn&gt;2045-23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Other features, like scoliosis, cannot be corrected by HSCT and hence, surgical intervention is to be considered.</w:t>
      </w:r>
    </w:p>
    <w:p w14:paraId="64F38ABE" w14:textId="17CF0A64" w:rsidR="0058727A" w:rsidRDefault="0058727A" w:rsidP="005872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K patient (case II with MPS VI) was stabilized with HSCT when she was 4 years old after receiving the retrieved 6.2 X 10</w:t>
      </w:r>
      <w:r>
        <w:rPr>
          <w:rFonts w:ascii="Times New Roman" w:hAnsi="Times New Roman" w:cs="Times New Roman"/>
          <w:sz w:val="24"/>
          <w:szCs w:val="24"/>
          <w:vertAlign w:val="superscript"/>
        </w:rPr>
        <w:t xml:space="preserve">6 </w:t>
      </w:r>
      <w:r>
        <w:rPr>
          <w:rFonts w:ascii="Times New Roman" w:hAnsi="Times New Roman" w:cs="Times New Roman"/>
          <w:sz w:val="24"/>
          <w:szCs w:val="24"/>
        </w:rPr>
        <w:t xml:space="preserve">/ Kg CD34 positive stem cells from her 5/6 human leukocytes antigen (HLA) compatible mother. Long-last follow-up studies revealed an improvement in a clinical outcome as a resolution of somatic complications like course facial characteristics. However, this patient still gibbus with lordosis therefore surgical intervention is advisable. Biochemical follow-up documented an increment in enzyme activity above the cut-off level which confirm the successfulness of the engraftment.  </w:t>
      </w:r>
    </w:p>
    <w:p w14:paraId="6E1E8D83" w14:textId="19FBA2AA" w:rsidR="0058727A" w:rsidRDefault="0058727A" w:rsidP="005872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conclusion, HSCT can stop progression of the disease and improve patients’ general-health and survival. This treatment maneuver will be more successful if the disease diagnosed early before the severe irreversible symptoms ensue. There are still several limitations to cope such as finding matched donors and reducing the procedure- associated morbidity and mortality risks. Otherwise, due to rarity of MPS-VI, there are insufficient information about the effectiveness of HSCT compared with other therapeutic strategies such as ERT. Future multicenter study is considered for early and precise diagnosis and recognition of MPS patients, newborn screening should be encouraged to decide the commence of best treatment approaches based on the patients’ condition.</w:t>
      </w:r>
    </w:p>
    <w:p w14:paraId="2527C969" w14:textId="77777777" w:rsidR="0058727A" w:rsidRDefault="0058727A" w:rsidP="0058727A">
      <w:pPr>
        <w:pStyle w:val="Heading2"/>
        <w:rPr>
          <w:rtl/>
        </w:rPr>
      </w:pPr>
      <w:r>
        <w:t>Acknowledgement</w:t>
      </w:r>
    </w:p>
    <w:p w14:paraId="02668D80" w14:textId="77777777" w:rsidR="0058727A" w:rsidRDefault="0058727A" w:rsidP="0058727A">
      <w:pPr>
        <w:spacing w:after="0" w:line="240" w:lineRule="auto"/>
        <w:jc w:val="both"/>
        <w:rPr>
          <w:rFonts w:ascii="Times New Roman" w:hAnsi="Times New Roman" w:cs="Times New Roman"/>
          <w:b/>
          <w:bCs/>
          <w:sz w:val="28"/>
          <w:szCs w:val="28"/>
        </w:rPr>
      </w:pPr>
      <w:r>
        <w:rPr>
          <w:rFonts w:ascii="Times New Roman" w:hAnsi="Times New Roman" w:cs="Times New Roman"/>
          <w:sz w:val="24"/>
          <w:szCs w:val="24"/>
        </w:rPr>
        <w:t xml:space="preserve">We thank so much Dr. Arabia Aidayn for her support in collecting data from Child’s Central Teaching Hospital / Metabolic diseases unit / Baghdad. </w:t>
      </w:r>
    </w:p>
    <w:p w14:paraId="334F1E80" w14:textId="77777777" w:rsidR="0058727A" w:rsidRDefault="0058727A" w:rsidP="0058727A">
      <w:pPr>
        <w:spacing w:after="0" w:line="240" w:lineRule="auto"/>
        <w:jc w:val="both"/>
        <w:rPr>
          <w:rFonts w:ascii="Times New Roman" w:hAnsi="Times New Roman" w:cs="Times New Roman"/>
          <w:b/>
          <w:bCs/>
          <w:sz w:val="28"/>
          <w:szCs w:val="28"/>
        </w:rPr>
      </w:pPr>
    </w:p>
    <w:p w14:paraId="364F4463" w14:textId="77777777" w:rsidR="0058727A" w:rsidRDefault="0058727A" w:rsidP="0058727A">
      <w:pPr>
        <w:spacing w:after="0" w:line="24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References </w:t>
      </w:r>
    </w:p>
    <w:p w14:paraId="19FF5173" w14:textId="2C21DCEC" w:rsidR="0058727A" w:rsidRDefault="0058727A" w:rsidP="00BE258D">
      <w:pPr>
        <w:pStyle w:val="EndNoteBibliography"/>
        <w:numPr>
          <w:ilvl w:val="0"/>
          <w:numId w:val="14"/>
        </w:numPr>
        <w:bidi w:val="0"/>
        <w:spacing w:after="0"/>
        <w:ind w:left="450" w:hanging="450"/>
        <w:jc w:val="both"/>
        <w:rPr>
          <w:rFonts w:asciiTheme="majorBidi" w:hAnsiTheme="majorBidi" w:cstheme="majorBidi"/>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Pr>
          <w:rFonts w:asciiTheme="majorBidi" w:hAnsiTheme="majorBidi" w:cstheme="majorBidi"/>
          <w:sz w:val="24"/>
          <w:szCs w:val="24"/>
        </w:rPr>
        <w:t>Kobayashi HJJoHG. Recent trends in mucopolysaccharidosis research. 2019</w:t>
      </w:r>
      <w:r w:rsidR="00A25C01">
        <w:rPr>
          <w:rFonts w:asciiTheme="majorBidi" w:hAnsiTheme="majorBidi" w:cstheme="majorBidi"/>
          <w:sz w:val="24"/>
          <w:szCs w:val="24"/>
        </w:rPr>
        <w:t>.</w:t>
      </w:r>
      <w:r>
        <w:rPr>
          <w:rFonts w:asciiTheme="majorBidi" w:hAnsiTheme="majorBidi" w:cstheme="majorBidi"/>
          <w:sz w:val="24"/>
          <w:szCs w:val="24"/>
        </w:rPr>
        <w:t>64(2):127-37.</w:t>
      </w:r>
    </w:p>
    <w:p w14:paraId="72E46731" w14:textId="446A750B"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Alaqidi AAH, Alwash MMJAMJoPS. Association of GSTP1 Ile-105-Val Gene Polymorphism with Response to Treatment Among Iraqi Chronic Myeloid Leukaemia Patients. Al Mustansiriyah Journal of Pharmaceutical Sciences. 2018</w:t>
      </w:r>
      <w:r w:rsidR="00C65771">
        <w:rPr>
          <w:rFonts w:asciiTheme="majorBidi" w:hAnsiTheme="majorBidi" w:cstheme="majorBidi"/>
          <w:sz w:val="24"/>
          <w:szCs w:val="24"/>
        </w:rPr>
        <w:t>.</w:t>
      </w:r>
      <w:r>
        <w:rPr>
          <w:rFonts w:asciiTheme="majorBidi" w:hAnsiTheme="majorBidi" w:cstheme="majorBidi"/>
          <w:sz w:val="24"/>
          <w:szCs w:val="24"/>
        </w:rPr>
        <w:t>18</w:t>
      </w:r>
      <w:r w:rsidR="00C65771">
        <w:rPr>
          <w:rFonts w:asciiTheme="majorBidi" w:hAnsiTheme="majorBidi" w:cstheme="majorBidi"/>
          <w:sz w:val="24"/>
          <w:szCs w:val="24"/>
        </w:rPr>
        <w:t xml:space="preserve"> </w:t>
      </w:r>
      <w:r>
        <w:rPr>
          <w:rFonts w:asciiTheme="majorBidi" w:hAnsiTheme="majorBidi" w:cstheme="majorBidi"/>
          <w:sz w:val="24"/>
          <w:szCs w:val="24"/>
        </w:rPr>
        <w:t>(2):133-41.</w:t>
      </w:r>
    </w:p>
    <w:p w14:paraId="3F57A867" w14:textId="3F4CFA61"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Shaheed HS, Abbass WA-K, Jasim SYJAMJoPS. Studying Cytotoxic T-lymphocyte-Associated Antigen-4 (CTLA-4) gene Polymorphism in a Sample of Iraqi Women with Polycystic Ovarian Syndrome. Al Mustansiriyah Journal of Pharmaceutical Sciences. 2019</w:t>
      </w:r>
      <w:r w:rsidR="00A307B0">
        <w:rPr>
          <w:rFonts w:asciiTheme="majorBidi" w:hAnsiTheme="majorBidi" w:cstheme="majorBidi"/>
          <w:sz w:val="24"/>
          <w:szCs w:val="24"/>
        </w:rPr>
        <w:t xml:space="preserve">. </w:t>
      </w:r>
      <w:r>
        <w:rPr>
          <w:rFonts w:asciiTheme="majorBidi" w:hAnsiTheme="majorBidi" w:cstheme="majorBidi"/>
          <w:sz w:val="24"/>
          <w:szCs w:val="24"/>
        </w:rPr>
        <w:t>19(4):1-6.</w:t>
      </w:r>
    </w:p>
    <w:p w14:paraId="20E45CF3" w14:textId="77A8B84C"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Hameed FG, Arif IS, Mohammed MM, Arif HSJAMJoPS. Co-occurrence of Wilson disease and Auto-Immune Hepatitis in 14-year-old female: A case report. Al Mustansiriyah Journal of Pharmaceutical Sciences. 2021</w:t>
      </w:r>
      <w:r w:rsidR="00652EEE">
        <w:rPr>
          <w:rFonts w:asciiTheme="majorBidi" w:hAnsiTheme="majorBidi" w:cstheme="majorBidi"/>
          <w:sz w:val="24"/>
          <w:szCs w:val="24"/>
        </w:rPr>
        <w:t>.</w:t>
      </w:r>
      <w:r>
        <w:rPr>
          <w:rFonts w:asciiTheme="majorBidi" w:hAnsiTheme="majorBidi" w:cstheme="majorBidi"/>
          <w:sz w:val="24"/>
          <w:szCs w:val="24"/>
        </w:rPr>
        <w:t>21(2):1-8.</w:t>
      </w:r>
    </w:p>
    <w:p w14:paraId="73CE8E79" w14:textId="1630C205"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Al-Jasmi FA, Tawfig N, Berniah A, Ali BR, Taleb M, Hertecant JL, et al. Prevalence and novel mutations of lysosomal storage disorders in United Arab Emirates.  JIMD Reports</w:t>
      </w:r>
      <w:r w:rsidR="005A423B">
        <w:rPr>
          <w:rFonts w:asciiTheme="majorBidi" w:hAnsiTheme="majorBidi" w:cstheme="majorBidi"/>
          <w:sz w:val="24"/>
          <w:szCs w:val="24"/>
        </w:rPr>
        <w:t xml:space="preserve">. 2013; </w:t>
      </w:r>
      <w:r>
        <w:rPr>
          <w:rFonts w:asciiTheme="majorBidi" w:hAnsiTheme="majorBidi" w:cstheme="majorBidi"/>
          <w:sz w:val="24"/>
          <w:szCs w:val="24"/>
        </w:rPr>
        <w:t>Volume 10</w:t>
      </w:r>
      <w:r w:rsidR="005A423B">
        <w:rPr>
          <w:rFonts w:asciiTheme="majorBidi" w:hAnsiTheme="majorBidi" w:cstheme="majorBidi"/>
          <w:sz w:val="24"/>
          <w:szCs w:val="24"/>
        </w:rPr>
        <w:t>:</w:t>
      </w:r>
      <w:r>
        <w:rPr>
          <w:rFonts w:asciiTheme="majorBidi" w:hAnsiTheme="majorBidi" w:cstheme="majorBidi"/>
          <w:sz w:val="24"/>
          <w:szCs w:val="24"/>
        </w:rPr>
        <w:t>. p</w:t>
      </w:r>
      <w:r w:rsidR="00534882">
        <w:rPr>
          <w:rFonts w:asciiTheme="majorBidi" w:hAnsiTheme="majorBidi" w:cstheme="majorBidi"/>
          <w:sz w:val="24"/>
          <w:szCs w:val="24"/>
        </w:rPr>
        <w:t>:</w:t>
      </w:r>
      <w:r>
        <w:rPr>
          <w:rFonts w:asciiTheme="majorBidi" w:hAnsiTheme="majorBidi" w:cstheme="majorBidi"/>
          <w:sz w:val="24"/>
          <w:szCs w:val="24"/>
        </w:rPr>
        <w:t>1-9.</w:t>
      </w:r>
    </w:p>
    <w:p w14:paraId="563C9AA3" w14:textId="2FDFDDC4"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Wraith J, Jones SJPERP. Mucopolysaccharidosis type I. Pediatric Endocrynology Reviews. 2014</w:t>
      </w:r>
      <w:r w:rsidR="00583431">
        <w:rPr>
          <w:rFonts w:asciiTheme="majorBidi" w:hAnsiTheme="majorBidi" w:cstheme="majorBidi"/>
          <w:sz w:val="24"/>
          <w:szCs w:val="24"/>
        </w:rPr>
        <w:t>.</w:t>
      </w:r>
      <w:r>
        <w:rPr>
          <w:rFonts w:asciiTheme="majorBidi" w:hAnsiTheme="majorBidi" w:cstheme="majorBidi"/>
          <w:sz w:val="24"/>
          <w:szCs w:val="24"/>
        </w:rPr>
        <w:t>12(1):102-6.</w:t>
      </w:r>
    </w:p>
    <w:p w14:paraId="6E054198" w14:textId="76AA675B"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Hampe CS, Eisengart JB, Lund TC, Orchard PJ, Swietlicka M, Wesley J, et al. Mucopolysaccharidosis type I: A review of the natural history and molecular pathology. cells. 2020</w:t>
      </w:r>
      <w:r w:rsidR="00ED0B57">
        <w:rPr>
          <w:rFonts w:asciiTheme="majorBidi" w:hAnsiTheme="majorBidi" w:cstheme="majorBidi"/>
          <w:sz w:val="24"/>
          <w:szCs w:val="24"/>
        </w:rPr>
        <w:t>.</w:t>
      </w:r>
      <w:r>
        <w:rPr>
          <w:rFonts w:asciiTheme="majorBidi" w:hAnsiTheme="majorBidi" w:cstheme="majorBidi"/>
          <w:sz w:val="24"/>
          <w:szCs w:val="24"/>
        </w:rPr>
        <w:t>9(8):1-26.</w:t>
      </w:r>
    </w:p>
    <w:p w14:paraId="5AB25103" w14:textId="41329352"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Polgreen LE, Lund TC, Braunlin E, Tolar J, Miller BS, Fung E, et al. Clinical trial of laronidase in Hurler syndrome after hematopoietic cell transplantation. Pediatric Research. 2020</w:t>
      </w:r>
      <w:r w:rsidR="00E54A20">
        <w:rPr>
          <w:rFonts w:asciiTheme="majorBidi" w:hAnsiTheme="majorBidi" w:cstheme="majorBidi"/>
          <w:sz w:val="24"/>
          <w:szCs w:val="24"/>
        </w:rPr>
        <w:t>.</w:t>
      </w:r>
      <w:r>
        <w:rPr>
          <w:rFonts w:asciiTheme="majorBidi" w:hAnsiTheme="majorBidi" w:cstheme="majorBidi"/>
          <w:sz w:val="24"/>
          <w:szCs w:val="24"/>
        </w:rPr>
        <w:t>87(1):104-11.</w:t>
      </w:r>
    </w:p>
    <w:p w14:paraId="05DAD668" w14:textId="4FD9E8AB"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Vairo F, Federhen A, Baldo G, Riegel M, Burin M, Leistner-Segal S, et al. Diagnostic and treatment strategies in mucopolysaccharidosis VI. The Application of Clinical Genetics. 2015</w:t>
      </w:r>
      <w:r w:rsidR="00EB7B5F">
        <w:rPr>
          <w:rFonts w:asciiTheme="majorBidi" w:hAnsiTheme="majorBidi" w:cstheme="majorBidi"/>
          <w:sz w:val="24"/>
          <w:szCs w:val="24"/>
        </w:rPr>
        <w:t>.</w:t>
      </w:r>
      <w:r>
        <w:rPr>
          <w:rFonts w:asciiTheme="majorBidi" w:hAnsiTheme="majorBidi" w:cstheme="majorBidi"/>
          <w:sz w:val="24"/>
          <w:szCs w:val="24"/>
        </w:rPr>
        <w:t>8:245-55.</w:t>
      </w:r>
    </w:p>
    <w:p w14:paraId="375FFFFD" w14:textId="75766040"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Leiro B, Phillips D, Duiker M, Harmatz P, Charles SJOjord. Mucopolysaccharidosis type VI (Maroteaux-Lamy syndrome): defining and measuring functional impacts in pediatric patients. Orphanet Journal of Rare Diseases. 2021</w:t>
      </w:r>
      <w:r w:rsidR="00CC604B">
        <w:rPr>
          <w:rFonts w:asciiTheme="majorBidi" w:hAnsiTheme="majorBidi" w:cstheme="majorBidi"/>
          <w:sz w:val="24"/>
          <w:szCs w:val="24"/>
        </w:rPr>
        <w:t>.</w:t>
      </w:r>
      <w:r>
        <w:rPr>
          <w:rFonts w:asciiTheme="majorBidi" w:hAnsiTheme="majorBidi" w:cstheme="majorBidi"/>
          <w:sz w:val="24"/>
          <w:szCs w:val="24"/>
        </w:rPr>
        <w:t>16(1):1-13.</w:t>
      </w:r>
    </w:p>
    <w:p w14:paraId="78EC6D31" w14:textId="08030B09"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 xml:space="preserve">Brunelli MJ, Atallah ÁN, da Silva EMJCDoSR. Enzyme replacement therapy with galsulfase for mucopolysaccharidosis type VI. Cochrane Database of Systematic Reviews. </w:t>
      </w:r>
      <w:r w:rsidR="00666E9D" w:rsidRPr="00666E9D">
        <w:rPr>
          <w:rFonts w:asciiTheme="majorBidi" w:hAnsiTheme="majorBidi" w:cstheme="majorBidi"/>
          <w:sz w:val="24"/>
          <w:szCs w:val="24"/>
        </w:rPr>
        <w:t>2021 Sep 17</w:t>
      </w:r>
      <w:r w:rsidR="00666E9D">
        <w:rPr>
          <w:rFonts w:asciiTheme="majorBidi" w:hAnsiTheme="majorBidi" w:cstheme="majorBidi"/>
          <w:sz w:val="24"/>
          <w:szCs w:val="24"/>
        </w:rPr>
        <w:t>.</w:t>
      </w:r>
      <w:r w:rsidR="00666E9D" w:rsidRPr="00666E9D">
        <w:rPr>
          <w:rFonts w:asciiTheme="majorBidi" w:hAnsiTheme="majorBidi" w:cstheme="majorBidi"/>
          <w:sz w:val="24"/>
          <w:szCs w:val="24"/>
        </w:rPr>
        <w:t>9(9):</w:t>
      </w:r>
      <w:r>
        <w:rPr>
          <w:rFonts w:asciiTheme="majorBidi" w:hAnsiTheme="majorBidi" w:cstheme="majorBidi"/>
          <w:sz w:val="24"/>
          <w:szCs w:val="24"/>
        </w:rPr>
        <w:t>1-28.</w:t>
      </w:r>
    </w:p>
    <w:p w14:paraId="2125DA4D" w14:textId="04E1FCC4"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Quartel A, Harmatz PR, Lampe C, Guffon N, Ketteridge D, Leão-Teles E, et al. Long-term galsulfase treatment associated with improved survival of patients with mucopolysaccharidosis VI (Maroteaux-Lamy syndrome): 15-year follow-up from the survey study. Journal of Inborn Errors of Metabolism &amp; Screening. 2019</w:t>
      </w:r>
      <w:r w:rsidR="005D17EF">
        <w:rPr>
          <w:rFonts w:asciiTheme="majorBidi" w:hAnsiTheme="majorBidi" w:cstheme="majorBidi"/>
          <w:sz w:val="24"/>
          <w:szCs w:val="24"/>
        </w:rPr>
        <w:t>.</w:t>
      </w:r>
      <w:r>
        <w:rPr>
          <w:rFonts w:asciiTheme="majorBidi" w:hAnsiTheme="majorBidi" w:cstheme="majorBidi"/>
          <w:sz w:val="24"/>
          <w:szCs w:val="24"/>
        </w:rPr>
        <w:t>6:1-6.</w:t>
      </w:r>
    </w:p>
    <w:p w14:paraId="44348C39" w14:textId="6B63DBA4"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Behfar M, Dehghani SS, Rostami T, Ghavamzadeh A, Hamidieh AAJPt. Non‐sibling hematopoietic stem cell transplantation using myeloablative conditioning regimen in children with Maroteaux‐Lamy syndrome: A brief report. Pediatric Transplantation. 2017</w:t>
      </w:r>
      <w:r w:rsidR="00024587">
        <w:rPr>
          <w:rFonts w:asciiTheme="majorBidi" w:hAnsiTheme="majorBidi" w:cstheme="majorBidi"/>
          <w:sz w:val="24"/>
          <w:szCs w:val="24"/>
        </w:rPr>
        <w:t>.</w:t>
      </w:r>
      <w:r>
        <w:rPr>
          <w:rFonts w:asciiTheme="majorBidi" w:hAnsiTheme="majorBidi" w:cstheme="majorBidi"/>
          <w:sz w:val="24"/>
          <w:szCs w:val="24"/>
        </w:rPr>
        <w:t>21(5):1-4.</w:t>
      </w:r>
    </w:p>
    <w:p w14:paraId="2EF42ECA" w14:textId="2E17D5EC"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Lum SH, Stepien KM, Ghosh A, Broomfield A, Church H, Mercer J, et al. Long term survival and cardiopulmonary outcome in children with Hurler syndrome after haematopoietic stem cell transplantation. Journal of Inherited Metabolic Disease 2017</w:t>
      </w:r>
      <w:r w:rsidR="001C4E71">
        <w:rPr>
          <w:rFonts w:asciiTheme="majorBidi" w:hAnsiTheme="majorBidi" w:cstheme="majorBidi"/>
          <w:sz w:val="24"/>
          <w:szCs w:val="24"/>
        </w:rPr>
        <w:t>.</w:t>
      </w:r>
      <w:r>
        <w:rPr>
          <w:rFonts w:asciiTheme="majorBidi" w:hAnsiTheme="majorBidi" w:cstheme="majorBidi"/>
          <w:sz w:val="24"/>
          <w:szCs w:val="24"/>
        </w:rPr>
        <w:t>40(3):455-60.</w:t>
      </w:r>
    </w:p>
    <w:p w14:paraId="68B3CB2E" w14:textId="2E117C14"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Sisinni L, Pineda M, Coll MJ, Gort L, Turon E, Torrent M, et al. Haematopoietic stem cell transplantation for mucopoly</w:t>
      </w:r>
      <w:r w:rsidR="00237BE0">
        <w:rPr>
          <w:rFonts w:asciiTheme="majorBidi" w:hAnsiTheme="majorBidi" w:cstheme="majorBidi"/>
          <w:sz w:val="24"/>
          <w:szCs w:val="24"/>
        </w:rPr>
        <w:t xml:space="preserve"> </w:t>
      </w:r>
      <w:r>
        <w:rPr>
          <w:rFonts w:asciiTheme="majorBidi" w:hAnsiTheme="majorBidi" w:cstheme="majorBidi"/>
          <w:sz w:val="24"/>
          <w:szCs w:val="24"/>
        </w:rPr>
        <w:t>saccharidosis type VII: a case report. Pediatric Transplantation. 2018</w:t>
      </w:r>
      <w:r w:rsidR="00237BE0">
        <w:rPr>
          <w:rFonts w:asciiTheme="majorBidi" w:hAnsiTheme="majorBidi" w:cstheme="majorBidi"/>
          <w:sz w:val="24"/>
          <w:szCs w:val="24"/>
        </w:rPr>
        <w:t xml:space="preserve"> </w:t>
      </w:r>
      <w:r w:rsidR="00105FF0">
        <w:rPr>
          <w:rFonts w:asciiTheme="majorBidi" w:hAnsiTheme="majorBidi" w:cstheme="majorBidi"/>
          <w:sz w:val="24"/>
          <w:szCs w:val="24"/>
        </w:rPr>
        <w:t>.</w:t>
      </w:r>
      <w:r>
        <w:rPr>
          <w:rFonts w:asciiTheme="majorBidi" w:hAnsiTheme="majorBidi" w:cstheme="majorBidi"/>
          <w:sz w:val="24"/>
          <w:szCs w:val="24"/>
        </w:rPr>
        <w:t>22(7):1-6.</w:t>
      </w:r>
    </w:p>
    <w:p w14:paraId="54868EB5" w14:textId="4AF6CECF"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Guffon N, Pettazzoni M, Pangaud N, Garin C, Lina-Granade G, Plault C, et al. Long term disease burden post-transplantation: three decades of observations in 25 Hurler patients successfully treated with hematopoietic stem cell transplantation (HSCT). Orphanet Journal of Rare Diseases 2021</w:t>
      </w:r>
      <w:r w:rsidR="00BC05CD">
        <w:rPr>
          <w:rFonts w:asciiTheme="majorBidi" w:hAnsiTheme="majorBidi" w:cstheme="majorBidi"/>
          <w:sz w:val="24"/>
          <w:szCs w:val="24"/>
        </w:rPr>
        <w:t>.</w:t>
      </w:r>
      <w:r>
        <w:rPr>
          <w:rFonts w:asciiTheme="majorBidi" w:hAnsiTheme="majorBidi" w:cstheme="majorBidi"/>
          <w:sz w:val="24"/>
          <w:szCs w:val="24"/>
        </w:rPr>
        <w:t>16(1):1-20.</w:t>
      </w:r>
    </w:p>
    <w:p w14:paraId="491D9E47" w14:textId="04D8CFB0"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Hwu W-L, Okuyama T, But WM, Estrada S, Gu X, Hui J, et al. Current diagnosis and management of mucopolysaccharidosis VI in the Asia-Pacific region. Molecular Genetics and Metabolism. 2012</w:t>
      </w:r>
      <w:r w:rsidR="008B20FB">
        <w:rPr>
          <w:rFonts w:asciiTheme="majorBidi" w:hAnsiTheme="majorBidi" w:cstheme="majorBidi"/>
          <w:sz w:val="24"/>
          <w:szCs w:val="24"/>
        </w:rPr>
        <w:t>.</w:t>
      </w:r>
      <w:r>
        <w:rPr>
          <w:rFonts w:asciiTheme="majorBidi" w:hAnsiTheme="majorBidi" w:cstheme="majorBidi"/>
          <w:sz w:val="24"/>
          <w:szCs w:val="24"/>
        </w:rPr>
        <w:t>107(1-2):136-44.</w:t>
      </w:r>
    </w:p>
    <w:p w14:paraId="104DF28C" w14:textId="654B5883"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Vashakmadze ND, Namazova-Baranova LS, Zhurkova NV, Zakharova EY, Mikhaylova SV, Revunenkov GVJCP. Enzyme Replacement Therapy and Hematopoietic Stem Cell Transplantation Results in Patients with Hurler Syndrome: Clinical Cases. Current Pediatrics. 2019</w:t>
      </w:r>
      <w:r w:rsidR="0013622A">
        <w:rPr>
          <w:rFonts w:asciiTheme="majorBidi" w:hAnsiTheme="majorBidi" w:cstheme="majorBidi"/>
          <w:sz w:val="24"/>
          <w:szCs w:val="24"/>
        </w:rPr>
        <w:t>.</w:t>
      </w:r>
      <w:r>
        <w:rPr>
          <w:rFonts w:asciiTheme="majorBidi" w:hAnsiTheme="majorBidi" w:cstheme="majorBidi"/>
          <w:sz w:val="24"/>
          <w:szCs w:val="24"/>
        </w:rPr>
        <w:t>18(3):196-202.</w:t>
      </w:r>
    </w:p>
    <w:p w14:paraId="195E95CA" w14:textId="61AC4FFE"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Gentner B, Tucci F, Galimberti S, Fumagalli F, De Pellegrin M, Silvani P, et al. Hematopoietic stem-and progenitor-cell gene therapy for Hurler syndrome. the New England Journal of Medicine. 2021</w:t>
      </w:r>
      <w:r w:rsidR="00A57392">
        <w:rPr>
          <w:rFonts w:asciiTheme="majorBidi" w:hAnsiTheme="majorBidi" w:cstheme="majorBidi"/>
          <w:sz w:val="24"/>
          <w:szCs w:val="24"/>
        </w:rPr>
        <w:t>.</w:t>
      </w:r>
      <w:r>
        <w:rPr>
          <w:rFonts w:asciiTheme="majorBidi" w:hAnsiTheme="majorBidi" w:cstheme="majorBidi"/>
          <w:sz w:val="24"/>
          <w:szCs w:val="24"/>
        </w:rPr>
        <w:t>385</w:t>
      </w:r>
      <w:r w:rsidR="00A57392">
        <w:rPr>
          <w:rFonts w:asciiTheme="majorBidi" w:hAnsiTheme="majorBidi" w:cstheme="majorBidi"/>
          <w:sz w:val="24"/>
          <w:szCs w:val="24"/>
        </w:rPr>
        <w:t xml:space="preserve"> </w:t>
      </w:r>
      <w:r>
        <w:rPr>
          <w:rFonts w:asciiTheme="majorBidi" w:hAnsiTheme="majorBidi" w:cstheme="majorBidi"/>
          <w:sz w:val="24"/>
          <w:szCs w:val="24"/>
        </w:rPr>
        <w:t>(21):1929-40.</w:t>
      </w:r>
    </w:p>
    <w:p w14:paraId="5CA5314F" w14:textId="6EF1329A"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Lin H-Y, Huang Y-H, Lei S-Y, Chen L-J, Lin S-PJTJoO. Clinical ocular manifestations of Taiwanese patients with mucopolysaccharidoses VI (Maroteaux–Lamy syndrome). Taiwan Journal of Ophthalmology. 2019</w:t>
      </w:r>
      <w:r w:rsidR="00A740EA">
        <w:rPr>
          <w:rFonts w:asciiTheme="majorBidi" w:hAnsiTheme="majorBidi" w:cstheme="majorBidi"/>
          <w:sz w:val="24"/>
          <w:szCs w:val="24"/>
        </w:rPr>
        <w:t>.</w:t>
      </w:r>
      <w:r>
        <w:rPr>
          <w:rFonts w:asciiTheme="majorBidi" w:hAnsiTheme="majorBidi" w:cstheme="majorBidi"/>
          <w:sz w:val="24"/>
          <w:szCs w:val="24"/>
        </w:rPr>
        <w:t>9(3):194-7.</w:t>
      </w:r>
    </w:p>
    <w:p w14:paraId="4861961D" w14:textId="6D684665"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Andrade I, Ribeiro R, Carneiro ZA, Giugliani R, Pereira C, Cozma C, et al. Fifteen years of enzyme replacement therapy for mucopolysaccharidosis type VI (Maroteaux–Lamy syndrome): a case report. Journal of Medical Case Reports 2022</w:t>
      </w:r>
      <w:r w:rsidR="00B05FD9">
        <w:rPr>
          <w:rFonts w:asciiTheme="majorBidi" w:hAnsiTheme="majorBidi" w:cstheme="majorBidi"/>
          <w:sz w:val="24"/>
          <w:szCs w:val="24"/>
        </w:rPr>
        <w:t>.</w:t>
      </w:r>
      <w:r>
        <w:rPr>
          <w:rFonts w:asciiTheme="majorBidi" w:hAnsiTheme="majorBidi" w:cstheme="majorBidi"/>
          <w:sz w:val="24"/>
          <w:szCs w:val="24"/>
        </w:rPr>
        <w:t>16(1):1-5.</w:t>
      </w:r>
    </w:p>
    <w:p w14:paraId="62C8BE62" w14:textId="37F52DC4"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Lum SH, Orchard PJ, Lund TC, Miller WP, Boelens JJ, Wynn RJT, et al. Outcome after cord blood transplantation using busulfan pharmacokinetics-targeted myeloablative conditioning for hurler syndrome. Transplantation and Cellular Therapy. 2021</w:t>
      </w:r>
      <w:r w:rsidR="009408C2">
        <w:rPr>
          <w:rFonts w:asciiTheme="majorBidi" w:hAnsiTheme="majorBidi" w:cstheme="majorBidi"/>
          <w:sz w:val="24"/>
          <w:szCs w:val="24"/>
        </w:rPr>
        <w:t>.</w:t>
      </w:r>
      <w:r>
        <w:rPr>
          <w:rFonts w:asciiTheme="majorBidi" w:hAnsiTheme="majorBidi" w:cstheme="majorBidi"/>
          <w:sz w:val="24"/>
          <w:szCs w:val="24"/>
        </w:rPr>
        <w:t>27(1):1-4.</w:t>
      </w:r>
    </w:p>
    <w:p w14:paraId="4A3CAC5D" w14:textId="53F9DA94" w:rsidR="0058727A" w:rsidRDefault="0058727A" w:rsidP="00A20C2B">
      <w:pPr>
        <w:pStyle w:val="EndNoteBibliography"/>
        <w:numPr>
          <w:ilvl w:val="0"/>
          <w:numId w:val="14"/>
        </w:numPr>
        <w:bidi w:val="0"/>
        <w:spacing w:after="0"/>
        <w:ind w:left="450" w:hanging="450"/>
        <w:jc w:val="both"/>
        <w:rPr>
          <w:rFonts w:asciiTheme="majorBidi" w:hAnsiTheme="majorBidi" w:cstheme="majorBidi"/>
          <w:sz w:val="24"/>
          <w:szCs w:val="24"/>
        </w:rPr>
      </w:pPr>
      <w:r>
        <w:rPr>
          <w:rFonts w:asciiTheme="majorBidi" w:hAnsiTheme="majorBidi" w:cstheme="majorBidi"/>
          <w:sz w:val="24"/>
          <w:szCs w:val="24"/>
        </w:rPr>
        <w:t>Lund TC, Miller WP, Liao AY, Tolar J, Shanley R, Pasquali M, et al. Post-transplant laronidase augmentation for children with Hurler syndrome: Biochemical outcomes. Scientific Reports 2019</w:t>
      </w:r>
      <w:r w:rsidR="001353EF">
        <w:rPr>
          <w:rFonts w:asciiTheme="majorBidi" w:hAnsiTheme="majorBidi" w:cstheme="majorBidi"/>
          <w:sz w:val="24"/>
          <w:szCs w:val="24"/>
        </w:rPr>
        <w:t>.</w:t>
      </w:r>
      <w:r>
        <w:rPr>
          <w:rFonts w:asciiTheme="majorBidi" w:hAnsiTheme="majorBidi" w:cstheme="majorBidi"/>
          <w:sz w:val="24"/>
          <w:szCs w:val="24"/>
        </w:rPr>
        <w:t>9(1):1-6.</w:t>
      </w:r>
    </w:p>
    <w:p w14:paraId="14AD41CE" w14:textId="77777777" w:rsidR="0058727A" w:rsidRDefault="0058727A" w:rsidP="0058727A">
      <w:pPr>
        <w:pStyle w:val="EndNoteBibliography"/>
        <w:bidi w:val="0"/>
        <w:spacing w:after="0"/>
        <w:jc w:val="both"/>
        <w:rPr>
          <w:rFonts w:asciiTheme="majorBidi" w:hAnsiTheme="majorBidi" w:cstheme="majorBidi"/>
          <w:sz w:val="24"/>
          <w:szCs w:val="24"/>
        </w:rPr>
      </w:pPr>
    </w:p>
    <w:p w14:paraId="55C24364" w14:textId="77777777" w:rsidR="0058727A" w:rsidRDefault="0058727A" w:rsidP="0058727A">
      <w:pPr>
        <w:pStyle w:val="EndNoteBibliography"/>
        <w:bidi w:val="0"/>
        <w:spacing w:after="0"/>
        <w:jc w:val="both"/>
        <w:rPr>
          <w:rFonts w:asciiTheme="majorBidi" w:hAnsiTheme="majorBidi" w:cstheme="majorBidi"/>
          <w:sz w:val="24"/>
          <w:szCs w:val="24"/>
        </w:rPr>
      </w:pPr>
    </w:p>
    <w:p w14:paraId="18A03F14" w14:textId="77777777" w:rsidR="0058727A" w:rsidRDefault="0058727A" w:rsidP="0058727A">
      <w:pPr>
        <w:pStyle w:val="EndNoteBibliography"/>
        <w:bidi w:val="0"/>
        <w:spacing w:after="0"/>
        <w:jc w:val="both"/>
        <w:rPr>
          <w:rFonts w:asciiTheme="majorBidi" w:hAnsiTheme="majorBidi" w:cstheme="majorBidi"/>
          <w:sz w:val="24"/>
          <w:szCs w:val="24"/>
        </w:rPr>
      </w:pPr>
    </w:p>
    <w:p w14:paraId="56A09D62" w14:textId="77777777" w:rsidR="0058727A" w:rsidRDefault="0058727A" w:rsidP="0058727A">
      <w:pPr>
        <w:pStyle w:val="EndNoteBibliography"/>
        <w:bidi w:val="0"/>
        <w:spacing w:after="0"/>
        <w:jc w:val="both"/>
        <w:rPr>
          <w:rFonts w:asciiTheme="majorBidi" w:hAnsiTheme="majorBidi" w:cstheme="majorBidi"/>
          <w:sz w:val="24"/>
          <w:szCs w:val="24"/>
        </w:rPr>
      </w:pPr>
    </w:p>
    <w:p w14:paraId="6AC29E80" w14:textId="77777777" w:rsidR="0058727A" w:rsidRDefault="0058727A" w:rsidP="0058727A">
      <w:pPr>
        <w:pStyle w:val="EndNoteBibliography"/>
        <w:bidi w:val="0"/>
        <w:spacing w:after="0"/>
        <w:jc w:val="both"/>
        <w:rPr>
          <w:rFonts w:asciiTheme="majorBidi" w:hAnsiTheme="majorBidi" w:cstheme="majorBidi"/>
          <w:sz w:val="24"/>
          <w:szCs w:val="24"/>
        </w:rPr>
      </w:pPr>
    </w:p>
    <w:p w14:paraId="474795E7" w14:textId="77777777" w:rsidR="0058727A" w:rsidRDefault="0058727A" w:rsidP="0058727A">
      <w:pPr>
        <w:pStyle w:val="EndNoteBibliography"/>
        <w:bidi w:val="0"/>
        <w:spacing w:after="0"/>
        <w:jc w:val="both"/>
        <w:rPr>
          <w:rFonts w:asciiTheme="majorBidi" w:hAnsiTheme="majorBidi" w:cstheme="majorBidi"/>
          <w:sz w:val="24"/>
          <w:szCs w:val="24"/>
        </w:rPr>
      </w:pPr>
    </w:p>
    <w:p w14:paraId="204E8CFF" w14:textId="77777777" w:rsidR="0058727A" w:rsidRDefault="0058727A" w:rsidP="0058727A">
      <w:pPr>
        <w:pStyle w:val="EndNoteBibliography"/>
        <w:bidi w:val="0"/>
        <w:spacing w:after="0"/>
        <w:jc w:val="both"/>
        <w:rPr>
          <w:rFonts w:asciiTheme="majorBidi" w:hAnsiTheme="majorBidi" w:cstheme="majorBidi"/>
          <w:sz w:val="24"/>
          <w:szCs w:val="24"/>
        </w:rPr>
      </w:pPr>
    </w:p>
    <w:p w14:paraId="0083D075" w14:textId="77777777" w:rsidR="0058727A" w:rsidRDefault="0058727A" w:rsidP="0058727A">
      <w:pPr>
        <w:pStyle w:val="EndNoteBibliography"/>
        <w:bidi w:val="0"/>
        <w:spacing w:after="0"/>
        <w:jc w:val="both"/>
        <w:rPr>
          <w:rFonts w:asciiTheme="majorBidi" w:hAnsiTheme="majorBidi" w:cstheme="majorBidi"/>
          <w:sz w:val="24"/>
          <w:szCs w:val="24"/>
        </w:rPr>
      </w:pPr>
    </w:p>
    <w:p w14:paraId="5BE0C65C" w14:textId="77777777" w:rsidR="0058727A" w:rsidRDefault="0058727A" w:rsidP="0058727A">
      <w:pPr>
        <w:pStyle w:val="EndNoteBibliography"/>
        <w:bidi w:val="0"/>
        <w:spacing w:after="0"/>
        <w:jc w:val="both"/>
        <w:rPr>
          <w:rFonts w:asciiTheme="majorBidi" w:hAnsiTheme="majorBidi" w:cstheme="majorBidi"/>
          <w:sz w:val="24"/>
          <w:szCs w:val="24"/>
        </w:rPr>
      </w:pPr>
    </w:p>
    <w:p w14:paraId="5926978E" w14:textId="77777777" w:rsidR="0058727A" w:rsidRDefault="0058727A" w:rsidP="0058727A">
      <w:pPr>
        <w:pStyle w:val="EndNoteBibliography"/>
        <w:bidi w:val="0"/>
        <w:spacing w:after="0"/>
        <w:jc w:val="both"/>
        <w:rPr>
          <w:rFonts w:asciiTheme="majorBidi" w:hAnsiTheme="majorBidi" w:cstheme="majorBidi"/>
          <w:sz w:val="24"/>
          <w:szCs w:val="24"/>
        </w:rPr>
      </w:pPr>
    </w:p>
    <w:p w14:paraId="3891099D" w14:textId="77777777" w:rsidR="0058727A" w:rsidRDefault="0058727A" w:rsidP="0058727A">
      <w:pPr>
        <w:pStyle w:val="EndNoteBibliography"/>
        <w:bidi w:val="0"/>
        <w:spacing w:after="0"/>
        <w:jc w:val="both"/>
        <w:rPr>
          <w:rFonts w:asciiTheme="majorBidi" w:hAnsiTheme="majorBidi" w:cstheme="majorBidi"/>
          <w:sz w:val="24"/>
          <w:szCs w:val="24"/>
        </w:rPr>
      </w:pPr>
    </w:p>
    <w:p w14:paraId="2F2A9C82" w14:textId="77777777" w:rsidR="0058727A" w:rsidRDefault="0058727A" w:rsidP="0058727A">
      <w:pPr>
        <w:pStyle w:val="EndNoteBibliography"/>
        <w:bidi w:val="0"/>
        <w:spacing w:after="0"/>
        <w:jc w:val="both"/>
        <w:rPr>
          <w:rFonts w:asciiTheme="majorBidi" w:hAnsiTheme="majorBidi" w:cstheme="majorBidi"/>
          <w:sz w:val="24"/>
          <w:szCs w:val="24"/>
        </w:rPr>
      </w:pPr>
    </w:p>
    <w:p w14:paraId="10C30437" w14:textId="77777777" w:rsidR="0058727A" w:rsidRDefault="0058727A" w:rsidP="0058727A">
      <w:pPr>
        <w:pStyle w:val="EndNoteBibliography"/>
        <w:bidi w:val="0"/>
        <w:spacing w:after="0"/>
        <w:jc w:val="both"/>
        <w:rPr>
          <w:rFonts w:asciiTheme="majorBidi" w:hAnsiTheme="majorBidi" w:cstheme="majorBidi"/>
          <w:sz w:val="24"/>
          <w:szCs w:val="24"/>
        </w:rPr>
      </w:pPr>
    </w:p>
    <w:p w14:paraId="2485756B" w14:textId="77777777" w:rsidR="0058727A" w:rsidRDefault="0058727A" w:rsidP="0058727A">
      <w:pPr>
        <w:pStyle w:val="EndNoteBibliography"/>
        <w:bidi w:val="0"/>
        <w:spacing w:after="0"/>
        <w:jc w:val="both"/>
        <w:rPr>
          <w:rFonts w:asciiTheme="majorBidi" w:hAnsiTheme="majorBidi" w:cstheme="majorBidi"/>
          <w:sz w:val="24"/>
          <w:szCs w:val="24"/>
        </w:rPr>
      </w:pPr>
    </w:p>
    <w:p w14:paraId="2EF64FA1" w14:textId="77777777" w:rsidR="0058727A" w:rsidRDefault="0058727A" w:rsidP="0058727A">
      <w:pPr>
        <w:pStyle w:val="EndNoteBibliography"/>
        <w:bidi w:val="0"/>
        <w:spacing w:after="0"/>
        <w:jc w:val="both"/>
        <w:rPr>
          <w:rFonts w:asciiTheme="majorBidi" w:hAnsiTheme="majorBidi" w:cstheme="majorBidi"/>
          <w:sz w:val="24"/>
          <w:szCs w:val="24"/>
        </w:rPr>
      </w:pPr>
    </w:p>
    <w:p w14:paraId="3A59B173" w14:textId="77777777" w:rsidR="0058727A" w:rsidRDefault="0058727A" w:rsidP="0058727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DF95A14" w14:textId="77777777" w:rsidR="0058727A" w:rsidRDefault="0058727A" w:rsidP="0058727A">
      <w:pPr>
        <w:spacing w:after="0" w:line="240" w:lineRule="auto"/>
        <w:jc w:val="both"/>
        <w:rPr>
          <w:rFonts w:ascii="Times New Roman" w:hAnsi="Times New Roman" w:cs="Times New Roman"/>
          <w:b/>
          <w:bCs/>
          <w:sz w:val="24"/>
          <w:szCs w:val="24"/>
        </w:rPr>
      </w:pPr>
    </w:p>
    <w:p w14:paraId="020167D1" w14:textId="77777777" w:rsidR="0058727A" w:rsidRDefault="0058727A" w:rsidP="0058727A">
      <w:pPr>
        <w:spacing w:after="0" w:line="240" w:lineRule="auto"/>
        <w:jc w:val="both"/>
        <w:rPr>
          <w:rFonts w:ascii="Times New Roman" w:hAnsi="Times New Roman" w:cs="Times New Roman"/>
          <w:b/>
          <w:bCs/>
          <w:sz w:val="24"/>
          <w:szCs w:val="24"/>
        </w:rPr>
      </w:pPr>
    </w:p>
    <w:p w14:paraId="7438C4D6" w14:textId="0AF87965" w:rsidR="0058727A" w:rsidRDefault="0058727A" w:rsidP="0058727A">
      <w:pPr>
        <w:pStyle w:val="a"/>
        <w:spacing w:after="0"/>
        <w:jc w:val="both"/>
      </w:pPr>
      <w:r>
        <w:rPr>
          <w:rFonts w:ascii="Times New Roman" w:hAnsi="Times New Roman" w:cs="Times New Roman"/>
          <w:b w:val="0"/>
          <w:bCs w:val="0"/>
        </w:rPr>
        <w:fldChar w:fldCharType="end"/>
      </w:r>
    </w:p>
    <w:p w14:paraId="5B70E032" w14:textId="2658E688" w:rsidR="004B5156" w:rsidRPr="00585551" w:rsidRDefault="004B5156" w:rsidP="001835E9">
      <w:pPr>
        <w:pStyle w:val="EndNoteBibliography"/>
        <w:bidi w:val="0"/>
        <w:spacing w:after="0"/>
        <w:jc w:val="both"/>
      </w:pPr>
      <w:r w:rsidRPr="00585551">
        <w:t xml:space="preserve"> </w:t>
      </w:r>
    </w:p>
    <w:sectPr w:rsidR="004B5156" w:rsidRPr="00585551" w:rsidSect="0058727A">
      <w:type w:val="continuous"/>
      <w:pgSz w:w="11907" w:h="16839" w:code="9"/>
      <w:pgMar w:top="1418" w:right="1418" w:bottom="1418"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BB11E" w14:textId="77777777" w:rsidR="00106CE8" w:rsidRDefault="00106CE8" w:rsidP="00086765">
      <w:pPr>
        <w:spacing w:after="0" w:line="240" w:lineRule="auto"/>
      </w:pPr>
      <w:r>
        <w:separator/>
      </w:r>
    </w:p>
  </w:endnote>
  <w:endnote w:type="continuationSeparator" w:id="0">
    <w:p w14:paraId="6AA24854" w14:textId="77777777" w:rsidR="00106CE8" w:rsidRDefault="00106CE8" w:rsidP="000867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dale Sans UI">
    <w:altName w:val="Times New Roman"/>
    <w:charset w:val="00"/>
    <w:family w:val="auto"/>
    <w:pitch w:val="variable"/>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Minion Pro">
    <w:altName w:val="Times New Roman"/>
    <w:panose1 w:val="00000000000000000000"/>
    <w:charset w:val="00"/>
    <w:family w:val="roman"/>
    <w:notTrueType/>
    <w:pitch w:val="default"/>
    <w:sig w:usb0="00000003" w:usb1="00000000" w:usb2="00000000" w:usb3="00000000" w:csb0="00000001" w:csb1="00000000"/>
  </w:font>
  <w:font w:name="Myriad Pro">
    <w:altName w:val="Arial"/>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implified Arabic">
    <w:altName w:val="Times New Roman"/>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9B2B1" w14:textId="77777777" w:rsidR="001913B8" w:rsidRDefault="001913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351996"/>
      <w:docPartObj>
        <w:docPartGallery w:val="Page Numbers (Bottom of Page)"/>
        <w:docPartUnique/>
      </w:docPartObj>
    </w:sdtPr>
    <w:sdtEndPr>
      <w:rPr>
        <w:noProof/>
      </w:rPr>
    </w:sdtEndPr>
    <w:sdtContent>
      <w:p w14:paraId="1151966F" w14:textId="1A71CE44" w:rsidR="001913B8" w:rsidRDefault="00323DC6" w:rsidP="00323DC6">
        <w:pPr>
          <w:pStyle w:val="Footer"/>
          <w:tabs>
            <w:tab w:val="center" w:pos="4535"/>
          </w:tabs>
        </w:pPr>
        <w:r w:rsidRPr="007F5B7C">
          <w:rPr>
            <w:rStyle w:val="Hyperlink"/>
            <w:rFonts w:asciiTheme="majorBidi" w:hAnsiTheme="majorBidi" w:cstheme="majorBidi"/>
            <w:u w:val="none"/>
          </w:rPr>
          <w:t>AJPS (20</w:t>
        </w:r>
        <w:r>
          <w:rPr>
            <w:rStyle w:val="Hyperlink"/>
            <w:rFonts w:asciiTheme="majorBidi" w:hAnsiTheme="majorBidi" w:cstheme="majorBidi"/>
            <w:u w:val="none"/>
          </w:rPr>
          <w:t>2</w:t>
        </w:r>
        <w:r>
          <w:rPr>
            <w:rStyle w:val="Hyperlink"/>
            <w:rFonts w:asciiTheme="majorBidi" w:hAnsiTheme="majorBidi" w:cstheme="majorBidi" w:hint="cs"/>
            <w:u w:val="none"/>
            <w:rtl/>
          </w:rPr>
          <w:t>2</w:t>
        </w:r>
        <w:r w:rsidRPr="007F5B7C">
          <w:rPr>
            <w:rStyle w:val="Hyperlink"/>
            <w:rFonts w:asciiTheme="majorBidi" w:hAnsiTheme="majorBidi" w:cstheme="majorBidi"/>
            <w:u w:val="none"/>
          </w:rPr>
          <w:t>)</w:t>
        </w:r>
        <w:r>
          <w:tab/>
        </w:r>
        <w:r>
          <w:tab/>
        </w:r>
        <w:r w:rsidR="001913B8">
          <w:fldChar w:fldCharType="begin"/>
        </w:r>
        <w:r w:rsidR="001913B8">
          <w:instrText xml:space="preserve"> PAGE   \* MERGEFORMAT </w:instrText>
        </w:r>
        <w:r w:rsidR="001913B8">
          <w:fldChar w:fldCharType="separate"/>
        </w:r>
        <w:r w:rsidR="001913B8">
          <w:rPr>
            <w:noProof/>
          </w:rPr>
          <w:t>2</w:t>
        </w:r>
        <w:r w:rsidR="001913B8">
          <w:rPr>
            <w:noProof/>
          </w:rPr>
          <w:fldChar w:fldCharType="end"/>
        </w:r>
      </w:p>
    </w:sdtContent>
  </w:sdt>
  <w:p w14:paraId="589641C1" w14:textId="77777777" w:rsidR="007B5919" w:rsidRDefault="007B59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F1917" w14:textId="77777777" w:rsidR="001913B8" w:rsidRDefault="001913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A40D4" w14:textId="77777777" w:rsidR="00106CE8" w:rsidRDefault="00106CE8" w:rsidP="00086765">
      <w:pPr>
        <w:spacing w:after="0" w:line="240" w:lineRule="auto"/>
      </w:pPr>
      <w:r>
        <w:separator/>
      </w:r>
    </w:p>
  </w:footnote>
  <w:footnote w:type="continuationSeparator" w:id="0">
    <w:p w14:paraId="2761472A" w14:textId="77777777" w:rsidR="00106CE8" w:rsidRDefault="00106CE8" w:rsidP="000867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5257C" w14:textId="77777777" w:rsidR="001913B8" w:rsidRDefault="001913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164AB" w14:textId="23F72521" w:rsidR="007345FD" w:rsidRPr="00213546" w:rsidRDefault="007345FD" w:rsidP="00283549">
    <w:pPr>
      <w:pStyle w:val="Header"/>
      <w:tabs>
        <w:tab w:val="clear" w:pos="8640"/>
        <w:tab w:val="right" w:pos="426"/>
        <w:tab w:val="left" w:pos="7560"/>
      </w:tabs>
      <w:rPr>
        <w:rStyle w:val="Hyperlink"/>
        <w:rFonts w:asciiTheme="majorBidi" w:hAnsiTheme="majorBidi" w:cstheme="majorBidi"/>
        <w:u w:val="none"/>
      </w:rPr>
    </w:pPr>
    <w:r w:rsidRPr="00213546">
      <w:rPr>
        <w:rStyle w:val="Hyperlink"/>
        <w:rFonts w:asciiTheme="majorBidi" w:hAnsiTheme="majorBidi" w:cstheme="majorBidi"/>
        <w:u w:val="none"/>
      </w:rPr>
      <w:t>Al Mu</w:t>
    </w:r>
    <w:r>
      <w:rPr>
        <w:rStyle w:val="Hyperlink"/>
        <w:rFonts w:asciiTheme="majorBidi" w:hAnsiTheme="majorBidi" w:cstheme="majorBidi"/>
        <w:u w:val="none"/>
      </w:rPr>
      <w:t>s</w:t>
    </w:r>
    <w:r w:rsidRPr="00213546">
      <w:rPr>
        <w:rStyle w:val="Hyperlink"/>
        <w:rFonts w:asciiTheme="majorBidi" w:hAnsiTheme="majorBidi" w:cstheme="majorBidi"/>
        <w:u w:val="none"/>
      </w:rPr>
      <w:t>tansiriyah Journal of Pharmaceutical Sciences, 20</w:t>
    </w:r>
    <w:r w:rsidR="00711CAD">
      <w:rPr>
        <w:rStyle w:val="Hyperlink"/>
        <w:rFonts w:asciiTheme="majorBidi" w:hAnsiTheme="majorBidi" w:cstheme="majorBidi"/>
        <w:u w:val="none"/>
      </w:rPr>
      <w:t>2</w:t>
    </w:r>
    <w:r w:rsidR="00D90890">
      <w:rPr>
        <w:rStyle w:val="Hyperlink"/>
        <w:rFonts w:asciiTheme="majorBidi" w:hAnsiTheme="majorBidi" w:cstheme="majorBidi" w:hint="cs"/>
        <w:u w:val="none"/>
        <w:rtl/>
      </w:rPr>
      <w:t>2</w:t>
    </w:r>
    <w:r w:rsidRPr="00213546">
      <w:rPr>
        <w:rStyle w:val="Hyperlink"/>
        <w:rFonts w:asciiTheme="majorBidi" w:hAnsiTheme="majorBidi" w:cstheme="majorBidi"/>
        <w:u w:val="none"/>
      </w:rPr>
      <w:t>, Vol.</w:t>
    </w:r>
    <w:r>
      <w:rPr>
        <w:rStyle w:val="Hyperlink"/>
        <w:rFonts w:asciiTheme="majorBidi" w:hAnsiTheme="majorBidi" w:cstheme="majorBidi"/>
        <w:u w:val="none"/>
      </w:rPr>
      <w:t xml:space="preserve"> </w:t>
    </w:r>
    <w:r w:rsidR="00711CAD">
      <w:rPr>
        <w:rStyle w:val="Hyperlink"/>
        <w:rFonts w:asciiTheme="majorBidi" w:hAnsiTheme="majorBidi" w:cstheme="majorBidi"/>
        <w:u w:val="none"/>
      </w:rPr>
      <w:t>2</w:t>
    </w:r>
    <w:r w:rsidR="00D90890">
      <w:rPr>
        <w:rStyle w:val="Hyperlink"/>
        <w:rFonts w:asciiTheme="majorBidi" w:hAnsiTheme="majorBidi" w:cstheme="majorBidi" w:hint="cs"/>
        <w:u w:val="none"/>
        <w:rtl/>
      </w:rPr>
      <w:t>2</w:t>
    </w:r>
    <w:r w:rsidRPr="00213546">
      <w:rPr>
        <w:rStyle w:val="Hyperlink"/>
        <w:rFonts w:asciiTheme="majorBidi" w:hAnsiTheme="majorBidi" w:cstheme="majorBidi"/>
        <w:u w:val="none"/>
      </w:rPr>
      <w:t>, No.</w:t>
    </w:r>
    <w:r w:rsidR="004900F4">
      <w:rPr>
        <w:rStyle w:val="Hyperlink"/>
        <w:rFonts w:asciiTheme="majorBidi" w:hAnsiTheme="majorBidi" w:cstheme="majorBidi"/>
        <w:u w:val="none"/>
      </w:rPr>
      <w:t>4</w:t>
    </w:r>
    <w:r w:rsidR="00A04543">
      <w:rPr>
        <w:rStyle w:val="Hyperlink"/>
        <w:rFonts w:asciiTheme="majorBidi" w:hAnsiTheme="majorBidi" w:cstheme="majorBidi"/>
        <w:u w:val="none"/>
      </w:rPr>
      <w:t xml:space="preserve">                 </w:t>
    </w:r>
    <w:r>
      <w:rPr>
        <w:rStyle w:val="Hyperlink"/>
        <w:rFonts w:asciiTheme="majorBidi" w:hAnsiTheme="majorBidi" w:cstheme="majorBidi"/>
        <w:u w:val="none"/>
      </w:rPr>
      <w:t>(</w:t>
    </w:r>
    <w:r w:rsidR="00BD34EA">
      <w:rPr>
        <w:rStyle w:val="Hyperlink"/>
        <w:rFonts w:asciiTheme="majorBidi" w:hAnsiTheme="majorBidi" w:cstheme="majorBidi"/>
        <w:u w:val="none"/>
      </w:rPr>
      <w:t>Re</w:t>
    </w:r>
    <w:r w:rsidR="00A04543">
      <w:rPr>
        <w:rStyle w:val="Hyperlink"/>
        <w:rFonts w:asciiTheme="majorBidi" w:hAnsiTheme="majorBidi" w:cstheme="majorBidi"/>
        <w:u w:val="none"/>
      </w:rPr>
      <w:t xml:space="preserve">search </w:t>
    </w:r>
    <w:r w:rsidRPr="009E3D40">
      <w:rPr>
        <w:rStyle w:val="Hyperlink"/>
        <w:rFonts w:asciiTheme="majorBidi" w:hAnsiTheme="majorBidi" w:cstheme="majorBidi"/>
        <w:u w:val="none"/>
      </w:rPr>
      <w:t>article</w:t>
    </w:r>
    <w:r>
      <w:rPr>
        <w:rStyle w:val="Hyperlink"/>
        <w:rFonts w:asciiTheme="majorBidi" w:hAnsiTheme="majorBidi" w:cstheme="majorBidi"/>
        <w:u w:val="none"/>
      </w:rPr>
      <w:t>)</w:t>
    </w:r>
  </w:p>
  <w:p w14:paraId="5AF1E3D1" w14:textId="10125F9C" w:rsidR="007345FD" w:rsidRPr="00213546" w:rsidRDefault="007345FD" w:rsidP="00C817B4">
    <w:pPr>
      <w:pStyle w:val="Header"/>
      <w:tabs>
        <w:tab w:val="clear" w:pos="8640"/>
        <w:tab w:val="left" w:pos="8100"/>
      </w:tabs>
      <w:rPr>
        <w:rStyle w:val="Hyperlink"/>
        <w:rFonts w:asciiTheme="majorBidi" w:hAnsiTheme="majorBidi" w:cstheme="majorBidi"/>
        <w:u w:val="none"/>
      </w:rPr>
    </w:pPr>
  </w:p>
  <w:p w14:paraId="3B48ECB5" w14:textId="77777777" w:rsidR="007345FD" w:rsidRPr="00F20DBE" w:rsidRDefault="007345FD" w:rsidP="00F20D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388CE" w14:textId="77777777" w:rsidR="001913B8" w:rsidRDefault="001913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AC1"/>
    <w:multiLevelType w:val="multilevel"/>
    <w:tmpl w:val="23803E40"/>
    <w:lvl w:ilvl="0">
      <w:start w:val="39"/>
      <w:numFmt w:val="decimal"/>
      <w:lvlText w:val="%1"/>
      <w:lvlJc w:val="left"/>
      <w:pPr>
        <w:ind w:left="900" w:hanging="900"/>
      </w:pPr>
      <w:rPr>
        <w:rFonts w:hint="default"/>
      </w:rPr>
    </w:lvl>
    <w:lvl w:ilvl="1">
      <w:start w:val="758"/>
      <w:numFmt w:val="decimal"/>
      <w:lvlText w:val="%1.%2"/>
      <w:lvlJc w:val="left"/>
      <w:pPr>
        <w:ind w:left="900" w:hanging="900"/>
      </w:pPr>
      <w:rPr>
        <w:rFonts w:hint="default"/>
      </w:rPr>
    </w:lvl>
    <w:lvl w:ilvl="2">
      <w:start w:val="1"/>
      <w:numFmt w:val="decimal"/>
      <w:lvlText w:val="%1.%2.%3"/>
      <w:lvlJc w:val="left"/>
      <w:pPr>
        <w:ind w:left="900" w:hanging="90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C140A3"/>
    <w:multiLevelType w:val="hybridMultilevel"/>
    <w:tmpl w:val="B8E4B3D0"/>
    <w:lvl w:ilvl="0" w:tplc="1D5497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B427AA5"/>
    <w:multiLevelType w:val="multilevel"/>
    <w:tmpl w:val="84460E6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3D731A6"/>
    <w:multiLevelType w:val="hybridMultilevel"/>
    <w:tmpl w:val="D71CCD6A"/>
    <w:lvl w:ilvl="0" w:tplc="1D5497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85326E9"/>
    <w:multiLevelType w:val="hybridMultilevel"/>
    <w:tmpl w:val="FF227AA4"/>
    <w:lvl w:ilvl="0" w:tplc="8D6E47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7D1956"/>
    <w:multiLevelType w:val="hybridMultilevel"/>
    <w:tmpl w:val="5D5ACF66"/>
    <w:lvl w:ilvl="0" w:tplc="1D5497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C6422BF"/>
    <w:multiLevelType w:val="hybridMultilevel"/>
    <w:tmpl w:val="A066E952"/>
    <w:lvl w:ilvl="0" w:tplc="8EE2E9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FE50E62"/>
    <w:multiLevelType w:val="multilevel"/>
    <w:tmpl w:val="7E78678C"/>
    <w:lvl w:ilvl="0">
      <w:start w:val="1"/>
      <w:numFmt w:val="decimal"/>
      <w:pStyle w:val="title-zahra-2"/>
      <w:lvlText w:val="%1"/>
      <w:lvlJc w:val="left"/>
      <w:pPr>
        <w:ind w:left="420" w:hanging="420"/>
      </w:pPr>
      <w:rPr>
        <w:rFonts w:hint="default"/>
      </w:rPr>
    </w:lvl>
    <w:lvl w:ilvl="1">
      <w:start w:val="1"/>
      <w:numFmt w:val="decimal"/>
      <w:pStyle w:val="title-zahra-3"/>
      <w:lvlText w:val="%1.%2"/>
      <w:lvlJc w:val="left"/>
      <w:pPr>
        <w:ind w:left="720" w:hanging="720"/>
      </w:pPr>
      <w:rPr>
        <w:rFonts w:hint="default"/>
      </w:rPr>
    </w:lvl>
    <w:lvl w:ilvl="2">
      <w:start w:val="1"/>
      <w:numFmt w:val="decimal"/>
      <w:pStyle w:val="title-zahra-4"/>
      <w:lvlText w:val="%1.%2.%3"/>
      <w:lvlJc w:val="left"/>
      <w:pPr>
        <w:ind w:left="720" w:hanging="720"/>
      </w:pPr>
      <w:rPr>
        <w:rFonts w:hint="default"/>
        <w:b/>
        <w:bCs/>
        <w:sz w:val="32"/>
        <w:szCs w:val="32"/>
      </w:rPr>
    </w:lvl>
    <w:lvl w:ilvl="3">
      <w:start w:val="1"/>
      <w:numFmt w:val="decimal"/>
      <w:pStyle w:val="title-zahra-5"/>
      <w:lvlText w:val="%1.%2.%3.%4"/>
      <w:lvlJc w:val="left"/>
      <w:pPr>
        <w:ind w:left="1080" w:hanging="1080"/>
      </w:pPr>
      <w:rPr>
        <w:rFonts w:hint="default"/>
        <w:sz w:val="32"/>
        <w:szCs w:val="32"/>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E365B1F"/>
    <w:multiLevelType w:val="hybridMultilevel"/>
    <w:tmpl w:val="0BD2D3F4"/>
    <w:lvl w:ilvl="0" w:tplc="1D5497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FBC5435"/>
    <w:multiLevelType w:val="hybridMultilevel"/>
    <w:tmpl w:val="604CC970"/>
    <w:lvl w:ilvl="0" w:tplc="1D5497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836771A"/>
    <w:multiLevelType w:val="hybridMultilevel"/>
    <w:tmpl w:val="56768490"/>
    <w:lvl w:ilvl="0" w:tplc="22A434EA">
      <w:start w:val="1"/>
      <w:numFmt w:val="decimal"/>
      <w:lvlText w:val="%1-"/>
      <w:lvlJc w:val="left"/>
      <w:pPr>
        <w:ind w:left="502" w:hanging="360"/>
      </w:pPr>
      <w:rPr>
        <w:rFonts w:hint="default"/>
        <w:b w:val="0"/>
        <w:bCs w:val="0"/>
      </w:rPr>
    </w:lvl>
    <w:lvl w:ilvl="1" w:tplc="FFFFFFFF" w:tentative="1">
      <w:start w:val="1"/>
      <w:numFmt w:val="lowerLetter"/>
      <w:lvlText w:val="%2."/>
      <w:lvlJc w:val="left"/>
      <w:pPr>
        <w:ind w:left="1298" w:hanging="360"/>
      </w:pPr>
    </w:lvl>
    <w:lvl w:ilvl="2" w:tplc="FFFFFFFF" w:tentative="1">
      <w:start w:val="1"/>
      <w:numFmt w:val="lowerRoman"/>
      <w:lvlText w:val="%3."/>
      <w:lvlJc w:val="right"/>
      <w:pPr>
        <w:ind w:left="2018" w:hanging="180"/>
      </w:pPr>
    </w:lvl>
    <w:lvl w:ilvl="3" w:tplc="FFFFFFFF" w:tentative="1">
      <w:start w:val="1"/>
      <w:numFmt w:val="decimal"/>
      <w:lvlText w:val="%4."/>
      <w:lvlJc w:val="left"/>
      <w:pPr>
        <w:ind w:left="2738" w:hanging="360"/>
      </w:pPr>
    </w:lvl>
    <w:lvl w:ilvl="4" w:tplc="FFFFFFFF" w:tentative="1">
      <w:start w:val="1"/>
      <w:numFmt w:val="lowerLetter"/>
      <w:lvlText w:val="%5."/>
      <w:lvlJc w:val="left"/>
      <w:pPr>
        <w:ind w:left="3458" w:hanging="360"/>
      </w:pPr>
    </w:lvl>
    <w:lvl w:ilvl="5" w:tplc="FFFFFFFF" w:tentative="1">
      <w:start w:val="1"/>
      <w:numFmt w:val="lowerRoman"/>
      <w:lvlText w:val="%6."/>
      <w:lvlJc w:val="right"/>
      <w:pPr>
        <w:ind w:left="4178" w:hanging="180"/>
      </w:pPr>
    </w:lvl>
    <w:lvl w:ilvl="6" w:tplc="FFFFFFFF" w:tentative="1">
      <w:start w:val="1"/>
      <w:numFmt w:val="decimal"/>
      <w:lvlText w:val="%7."/>
      <w:lvlJc w:val="left"/>
      <w:pPr>
        <w:ind w:left="4898" w:hanging="360"/>
      </w:pPr>
    </w:lvl>
    <w:lvl w:ilvl="7" w:tplc="FFFFFFFF" w:tentative="1">
      <w:start w:val="1"/>
      <w:numFmt w:val="lowerLetter"/>
      <w:lvlText w:val="%8."/>
      <w:lvlJc w:val="left"/>
      <w:pPr>
        <w:ind w:left="5618" w:hanging="360"/>
      </w:pPr>
    </w:lvl>
    <w:lvl w:ilvl="8" w:tplc="FFFFFFFF" w:tentative="1">
      <w:start w:val="1"/>
      <w:numFmt w:val="lowerRoman"/>
      <w:lvlText w:val="%9."/>
      <w:lvlJc w:val="right"/>
      <w:pPr>
        <w:ind w:left="6338" w:hanging="180"/>
      </w:pPr>
    </w:lvl>
  </w:abstractNum>
  <w:abstractNum w:abstractNumId="11" w15:restartNumberingAfterBreak="0">
    <w:nsid w:val="5AE82CB3"/>
    <w:multiLevelType w:val="multilevel"/>
    <w:tmpl w:val="84460E6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5D4C08D6"/>
    <w:multiLevelType w:val="hybridMultilevel"/>
    <w:tmpl w:val="7B68DDDE"/>
    <w:lvl w:ilvl="0" w:tplc="1D5497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D862FA3"/>
    <w:multiLevelType w:val="hybridMultilevel"/>
    <w:tmpl w:val="7C6490FC"/>
    <w:lvl w:ilvl="0" w:tplc="1D5497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03771658">
    <w:abstractNumId w:val="7"/>
  </w:num>
  <w:num w:numId="2" w16cid:durableId="1490058325">
    <w:abstractNumId w:val="1"/>
  </w:num>
  <w:num w:numId="3" w16cid:durableId="570888548">
    <w:abstractNumId w:val="13"/>
  </w:num>
  <w:num w:numId="4" w16cid:durableId="84040510">
    <w:abstractNumId w:val="3"/>
  </w:num>
  <w:num w:numId="5" w16cid:durableId="1471290434">
    <w:abstractNumId w:val="0"/>
  </w:num>
  <w:num w:numId="6" w16cid:durableId="1069960491">
    <w:abstractNumId w:val="4"/>
  </w:num>
  <w:num w:numId="7" w16cid:durableId="1752971010">
    <w:abstractNumId w:val="6"/>
  </w:num>
  <w:num w:numId="8" w16cid:durableId="266281253">
    <w:abstractNumId w:val="10"/>
  </w:num>
  <w:num w:numId="9" w16cid:durableId="1287468052">
    <w:abstractNumId w:val="5"/>
  </w:num>
  <w:num w:numId="10" w16cid:durableId="1856072415">
    <w:abstractNumId w:val="11"/>
  </w:num>
  <w:num w:numId="11" w16cid:durableId="1906406922">
    <w:abstractNumId w:val="2"/>
  </w:num>
  <w:num w:numId="12" w16cid:durableId="63456332">
    <w:abstractNumId w:val="12"/>
  </w:num>
  <w:num w:numId="13" w16cid:durableId="1872456005">
    <w:abstractNumId w:val="9"/>
  </w:num>
  <w:num w:numId="14" w16cid:durableId="1884099326">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savePreviewPicture/>
  <w:hdrShapeDefaults>
    <o:shapedefaults v:ext="edit" spidmax="206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160A"/>
    <w:rsid w:val="00001278"/>
    <w:rsid w:val="00001285"/>
    <w:rsid w:val="00001508"/>
    <w:rsid w:val="00001695"/>
    <w:rsid w:val="000045C1"/>
    <w:rsid w:val="00004EDB"/>
    <w:rsid w:val="00007A0A"/>
    <w:rsid w:val="00010B85"/>
    <w:rsid w:val="000116DF"/>
    <w:rsid w:val="00011787"/>
    <w:rsid w:val="0001302E"/>
    <w:rsid w:val="0001423F"/>
    <w:rsid w:val="000143EF"/>
    <w:rsid w:val="00014885"/>
    <w:rsid w:val="00014AAF"/>
    <w:rsid w:val="00016F44"/>
    <w:rsid w:val="00017EFA"/>
    <w:rsid w:val="0002077C"/>
    <w:rsid w:val="000215D4"/>
    <w:rsid w:val="00021695"/>
    <w:rsid w:val="00021E03"/>
    <w:rsid w:val="00024587"/>
    <w:rsid w:val="0002517E"/>
    <w:rsid w:val="000270C0"/>
    <w:rsid w:val="0003047B"/>
    <w:rsid w:val="00031494"/>
    <w:rsid w:val="000315D6"/>
    <w:rsid w:val="00031AD0"/>
    <w:rsid w:val="00033293"/>
    <w:rsid w:val="00034B80"/>
    <w:rsid w:val="00035879"/>
    <w:rsid w:val="0003632C"/>
    <w:rsid w:val="00036512"/>
    <w:rsid w:val="0003661D"/>
    <w:rsid w:val="000367B0"/>
    <w:rsid w:val="00037496"/>
    <w:rsid w:val="00040138"/>
    <w:rsid w:val="0004020B"/>
    <w:rsid w:val="00043735"/>
    <w:rsid w:val="000462C0"/>
    <w:rsid w:val="00046A13"/>
    <w:rsid w:val="00047792"/>
    <w:rsid w:val="000478DE"/>
    <w:rsid w:val="00047E53"/>
    <w:rsid w:val="00050633"/>
    <w:rsid w:val="00050AA7"/>
    <w:rsid w:val="00050FE0"/>
    <w:rsid w:val="00052858"/>
    <w:rsid w:val="00054308"/>
    <w:rsid w:val="00055AF5"/>
    <w:rsid w:val="0005601F"/>
    <w:rsid w:val="0005641B"/>
    <w:rsid w:val="00056617"/>
    <w:rsid w:val="00056EEB"/>
    <w:rsid w:val="0005733D"/>
    <w:rsid w:val="000577E0"/>
    <w:rsid w:val="000625B6"/>
    <w:rsid w:val="000639E7"/>
    <w:rsid w:val="000645C4"/>
    <w:rsid w:val="0006599E"/>
    <w:rsid w:val="0006790E"/>
    <w:rsid w:val="000724DC"/>
    <w:rsid w:val="00072A78"/>
    <w:rsid w:val="000733A2"/>
    <w:rsid w:val="00074B64"/>
    <w:rsid w:val="000755FA"/>
    <w:rsid w:val="0007675E"/>
    <w:rsid w:val="0007781F"/>
    <w:rsid w:val="000779A1"/>
    <w:rsid w:val="00077F93"/>
    <w:rsid w:val="0008074A"/>
    <w:rsid w:val="0008344C"/>
    <w:rsid w:val="00083FB5"/>
    <w:rsid w:val="000840E8"/>
    <w:rsid w:val="00084CEA"/>
    <w:rsid w:val="00085FCF"/>
    <w:rsid w:val="00086765"/>
    <w:rsid w:val="00086972"/>
    <w:rsid w:val="00090776"/>
    <w:rsid w:val="00090DD5"/>
    <w:rsid w:val="000919BD"/>
    <w:rsid w:val="000924DC"/>
    <w:rsid w:val="00094157"/>
    <w:rsid w:val="0009446B"/>
    <w:rsid w:val="00094B92"/>
    <w:rsid w:val="00094C75"/>
    <w:rsid w:val="00096130"/>
    <w:rsid w:val="000966D3"/>
    <w:rsid w:val="000A0E36"/>
    <w:rsid w:val="000A22E9"/>
    <w:rsid w:val="000A3DDC"/>
    <w:rsid w:val="000A4DE3"/>
    <w:rsid w:val="000A4EE3"/>
    <w:rsid w:val="000A5668"/>
    <w:rsid w:val="000A5AFA"/>
    <w:rsid w:val="000A642B"/>
    <w:rsid w:val="000A6596"/>
    <w:rsid w:val="000A6A16"/>
    <w:rsid w:val="000A7772"/>
    <w:rsid w:val="000B0163"/>
    <w:rsid w:val="000B0BDB"/>
    <w:rsid w:val="000B1A60"/>
    <w:rsid w:val="000B1EF6"/>
    <w:rsid w:val="000B1F55"/>
    <w:rsid w:val="000B2023"/>
    <w:rsid w:val="000B2825"/>
    <w:rsid w:val="000B2CB4"/>
    <w:rsid w:val="000B397C"/>
    <w:rsid w:val="000B5322"/>
    <w:rsid w:val="000B555E"/>
    <w:rsid w:val="000B7165"/>
    <w:rsid w:val="000B78F0"/>
    <w:rsid w:val="000C069C"/>
    <w:rsid w:val="000C0755"/>
    <w:rsid w:val="000C07BB"/>
    <w:rsid w:val="000C1F8D"/>
    <w:rsid w:val="000C2226"/>
    <w:rsid w:val="000C2BC2"/>
    <w:rsid w:val="000C4019"/>
    <w:rsid w:val="000C47C9"/>
    <w:rsid w:val="000C4FBE"/>
    <w:rsid w:val="000C5A5E"/>
    <w:rsid w:val="000C66B4"/>
    <w:rsid w:val="000C6ED9"/>
    <w:rsid w:val="000C6F2B"/>
    <w:rsid w:val="000C7170"/>
    <w:rsid w:val="000C72B8"/>
    <w:rsid w:val="000C7A16"/>
    <w:rsid w:val="000C7D59"/>
    <w:rsid w:val="000D1011"/>
    <w:rsid w:val="000D37CF"/>
    <w:rsid w:val="000D3F16"/>
    <w:rsid w:val="000D4DB5"/>
    <w:rsid w:val="000D5963"/>
    <w:rsid w:val="000D5C5A"/>
    <w:rsid w:val="000D7CF7"/>
    <w:rsid w:val="000E0876"/>
    <w:rsid w:val="000E0998"/>
    <w:rsid w:val="000E0AB6"/>
    <w:rsid w:val="000E1AEC"/>
    <w:rsid w:val="000E3021"/>
    <w:rsid w:val="000E3F49"/>
    <w:rsid w:val="000E5BAE"/>
    <w:rsid w:val="000E6B16"/>
    <w:rsid w:val="000E6C4D"/>
    <w:rsid w:val="000E7830"/>
    <w:rsid w:val="000E7936"/>
    <w:rsid w:val="000E7E8B"/>
    <w:rsid w:val="000F0782"/>
    <w:rsid w:val="000F0F27"/>
    <w:rsid w:val="000F1C2E"/>
    <w:rsid w:val="000F202D"/>
    <w:rsid w:val="000F3151"/>
    <w:rsid w:val="000F31DC"/>
    <w:rsid w:val="000F4744"/>
    <w:rsid w:val="000F4D6C"/>
    <w:rsid w:val="000F4EC8"/>
    <w:rsid w:val="000F6D4B"/>
    <w:rsid w:val="000F7347"/>
    <w:rsid w:val="00102012"/>
    <w:rsid w:val="00102173"/>
    <w:rsid w:val="001021F4"/>
    <w:rsid w:val="0010229D"/>
    <w:rsid w:val="00102FCC"/>
    <w:rsid w:val="00104865"/>
    <w:rsid w:val="00104F0A"/>
    <w:rsid w:val="00105FF0"/>
    <w:rsid w:val="00106CE8"/>
    <w:rsid w:val="001072CD"/>
    <w:rsid w:val="0011170E"/>
    <w:rsid w:val="00112017"/>
    <w:rsid w:val="00113EB5"/>
    <w:rsid w:val="00114681"/>
    <w:rsid w:val="00114928"/>
    <w:rsid w:val="0011498D"/>
    <w:rsid w:val="0012028C"/>
    <w:rsid w:val="00121191"/>
    <w:rsid w:val="0012165A"/>
    <w:rsid w:val="001217CA"/>
    <w:rsid w:val="001222D5"/>
    <w:rsid w:val="0012264B"/>
    <w:rsid w:val="00123BD5"/>
    <w:rsid w:val="001255AB"/>
    <w:rsid w:val="00126C69"/>
    <w:rsid w:val="00127D2F"/>
    <w:rsid w:val="00131B4A"/>
    <w:rsid w:val="001323A1"/>
    <w:rsid w:val="00132688"/>
    <w:rsid w:val="00132BA8"/>
    <w:rsid w:val="00133DCD"/>
    <w:rsid w:val="0013410B"/>
    <w:rsid w:val="00134870"/>
    <w:rsid w:val="00134981"/>
    <w:rsid w:val="001353EF"/>
    <w:rsid w:val="001355B7"/>
    <w:rsid w:val="00135B30"/>
    <w:rsid w:val="0013622A"/>
    <w:rsid w:val="00136A03"/>
    <w:rsid w:val="00136CC1"/>
    <w:rsid w:val="00137CBA"/>
    <w:rsid w:val="0014203C"/>
    <w:rsid w:val="00142C5A"/>
    <w:rsid w:val="00143083"/>
    <w:rsid w:val="0014360E"/>
    <w:rsid w:val="0014374E"/>
    <w:rsid w:val="00143D86"/>
    <w:rsid w:val="00146DA2"/>
    <w:rsid w:val="0014715C"/>
    <w:rsid w:val="00147FBA"/>
    <w:rsid w:val="00150E99"/>
    <w:rsid w:val="00152130"/>
    <w:rsid w:val="001525F4"/>
    <w:rsid w:val="0015340D"/>
    <w:rsid w:val="00153CCF"/>
    <w:rsid w:val="00153DAD"/>
    <w:rsid w:val="0015508B"/>
    <w:rsid w:val="001561C6"/>
    <w:rsid w:val="00156F67"/>
    <w:rsid w:val="00156FF2"/>
    <w:rsid w:val="001571B6"/>
    <w:rsid w:val="00160A5B"/>
    <w:rsid w:val="00161068"/>
    <w:rsid w:val="001616E2"/>
    <w:rsid w:val="00162DDA"/>
    <w:rsid w:val="00163319"/>
    <w:rsid w:val="00163BB0"/>
    <w:rsid w:val="0016410A"/>
    <w:rsid w:val="00164DB5"/>
    <w:rsid w:val="0016519D"/>
    <w:rsid w:val="001656BE"/>
    <w:rsid w:val="00166C99"/>
    <w:rsid w:val="00167E54"/>
    <w:rsid w:val="0017002C"/>
    <w:rsid w:val="001738B2"/>
    <w:rsid w:val="0017432B"/>
    <w:rsid w:val="001750A1"/>
    <w:rsid w:val="00175B5A"/>
    <w:rsid w:val="00176C54"/>
    <w:rsid w:val="00177942"/>
    <w:rsid w:val="00180E87"/>
    <w:rsid w:val="001823F4"/>
    <w:rsid w:val="00182B81"/>
    <w:rsid w:val="001835E9"/>
    <w:rsid w:val="0018378B"/>
    <w:rsid w:val="001846EB"/>
    <w:rsid w:val="00185264"/>
    <w:rsid w:val="00185283"/>
    <w:rsid w:val="001866BA"/>
    <w:rsid w:val="00187B61"/>
    <w:rsid w:val="00187E04"/>
    <w:rsid w:val="00187F5A"/>
    <w:rsid w:val="001913B8"/>
    <w:rsid w:val="00191EF6"/>
    <w:rsid w:val="001922A8"/>
    <w:rsid w:val="00192FE5"/>
    <w:rsid w:val="0019304F"/>
    <w:rsid w:val="00193285"/>
    <w:rsid w:val="0019334C"/>
    <w:rsid w:val="0019391E"/>
    <w:rsid w:val="00193B06"/>
    <w:rsid w:val="00195065"/>
    <w:rsid w:val="00195AA3"/>
    <w:rsid w:val="00195EEA"/>
    <w:rsid w:val="0019746C"/>
    <w:rsid w:val="0019753E"/>
    <w:rsid w:val="0019781A"/>
    <w:rsid w:val="00197AEB"/>
    <w:rsid w:val="001A0F03"/>
    <w:rsid w:val="001A1D26"/>
    <w:rsid w:val="001A2E6D"/>
    <w:rsid w:val="001A2F26"/>
    <w:rsid w:val="001A3C98"/>
    <w:rsid w:val="001A3E01"/>
    <w:rsid w:val="001A3F5C"/>
    <w:rsid w:val="001A4163"/>
    <w:rsid w:val="001A5195"/>
    <w:rsid w:val="001A7155"/>
    <w:rsid w:val="001A735F"/>
    <w:rsid w:val="001B0148"/>
    <w:rsid w:val="001B057F"/>
    <w:rsid w:val="001B1788"/>
    <w:rsid w:val="001B2614"/>
    <w:rsid w:val="001B410A"/>
    <w:rsid w:val="001B4A72"/>
    <w:rsid w:val="001B565C"/>
    <w:rsid w:val="001B648F"/>
    <w:rsid w:val="001B6570"/>
    <w:rsid w:val="001C0F95"/>
    <w:rsid w:val="001C15B5"/>
    <w:rsid w:val="001C1BED"/>
    <w:rsid w:val="001C3A09"/>
    <w:rsid w:val="001C3B22"/>
    <w:rsid w:val="001C4E71"/>
    <w:rsid w:val="001C5872"/>
    <w:rsid w:val="001C5C10"/>
    <w:rsid w:val="001C6503"/>
    <w:rsid w:val="001C65AE"/>
    <w:rsid w:val="001C6AE9"/>
    <w:rsid w:val="001D0756"/>
    <w:rsid w:val="001D2307"/>
    <w:rsid w:val="001D320A"/>
    <w:rsid w:val="001D4789"/>
    <w:rsid w:val="001D5DF4"/>
    <w:rsid w:val="001D63DE"/>
    <w:rsid w:val="001D72E3"/>
    <w:rsid w:val="001E3C98"/>
    <w:rsid w:val="001E4DC6"/>
    <w:rsid w:val="001E5027"/>
    <w:rsid w:val="001E516F"/>
    <w:rsid w:val="001E54F7"/>
    <w:rsid w:val="001E5592"/>
    <w:rsid w:val="001E5A20"/>
    <w:rsid w:val="001E6545"/>
    <w:rsid w:val="001E6B95"/>
    <w:rsid w:val="001E7123"/>
    <w:rsid w:val="001F0F0A"/>
    <w:rsid w:val="001F1F2E"/>
    <w:rsid w:val="001F232D"/>
    <w:rsid w:val="001F2795"/>
    <w:rsid w:val="001F2DB6"/>
    <w:rsid w:val="001F31A2"/>
    <w:rsid w:val="001F4586"/>
    <w:rsid w:val="001F4D95"/>
    <w:rsid w:val="001F4F99"/>
    <w:rsid w:val="001F683A"/>
    <w:rsid w:val="001F693B"/>
    <w:rsid w:val="001F6B25"/>
    <w:rsid w:val="001F6BAC"/>
    <w:rsid w:val="00201575"/>
    <w:rsid w:val="002065E5"/>
    <w:rsid w:val="002074F3"/>
    <w:rsid w:val="0020751F"/>
    <w:rsid w:val="0021129A"/>
    <w:rsid w:val="00213546"/>
    <w:rsid w:val="00213829"/>
    <w:rsid w:val="002143B2"/>
    <w:rsid w:val="00215AC5"/>
    <w:rsid w:val="002161E5"/>
    <w:rsid w:val="00216A34"/>
    <w:rsid w:val="00216DCD"/>
    <w:rsid w:val="00220DA4"/>
    <w:rsid w:val="00221453"/>
    <w:rsid w:val="00221608"/>
    <w:rsid w:val="002222AB"/>
    <w:rsid w:val="00222D0F"/>
    <w:rsid w:val="00223562"/>
    <w:rsid w:val="00223F62"/>
    <w:rsid w:val="0022460C"/>
    <w:rsid w:val="002326F8"/>
    <w:rsid w:val="00232919"/>
    <w:rsid w:val="00236E18"/>
    <w:rsid w:val="00237BE0"/>
    <w:rsid w:val="00237D08"/>
    <w:rsid w:val="00241BAA"/>
    <w:rsid w:val="00242218"/>
    <w:rsid w:val="002430F2"/>
    <w:rsid w:val="00243B78"/>
    <w:rsid w:val="002441FA"/>
    <w:rsid w:val="00244C1B"/>
    <w:rsid w:val="00245625"/>
    <w:rsid w:val="00247499"/>
    <w:rsid w:val="002503C5"/>
    <w:rsid w:val="00250400"/>
    <w:rsid w:val="002510B4"/>
    <w:rsid w:val="0025117F"/>
    <w:rsid w:val="002516B2"/>
    <w:rsid w:val="00252AD2"/>
    <w:rsid w:val="002533CB"/>
    <w:rsid w:val="002553C3"/>
    <w:rsid w:val="00256D10"/>
    <w:rsid w:val="0025714B"/>
    <w:rsid w:val="00257837"/>
    <w:rsid w:val="00257978"/>
    <w:rsid w:val="0026094E"/>
    <w:rsid w:val="002617E9"/>
    <w:rsid w:val="0026253A"/>
    <w:rsid w:val="00262AEC"/>
    <w:rsid w:val="002632B4"/>
    <w:rsid w:val="00264259"/>
    <w:rsid w:val="002644C8"/>
    <w:rsid w:val="00265512"/>
    <w:rsid w:val="00265BD9"/>
    <w:rsid w:val="002661BE"/>
    <w:rsid w:val="002668C6"/>
    <w:rsid w:val="0026774F"/>
    <w:rsid w:val="00267FE6"/>
    <w:rsid w:val="00270402"/>
    <w:rsid w:val="0027111C"/>
    <w:rsid w:val="00271351"/>
    <w:rsid w:val="0027192D"/>
    <w:rsid w:val="00276DB7"/>
    <w:rsid w:val="00277006"/>
    <w:rsid w:val="00277B62"/>
    <w:rsid w:val="002801E3"/>
    <w:rsid w:val="00280417"/>
    <w:rsid w:val="00281072"/>
    <w:rsid w:val="00281239"/>
    <w:rsid w:val="00281B76"/>
    <w:rsid w:val="00282660"/>
    <w:rsid w:val="00283458"/>
    <w:rsid w:val="00283549"/>
    <w:rsid w:val="00285010"/>
    <w:rsid w:val="0028647E"/>
    <w:rsid w:val="00290398"/>
    <w:rsid w:val="002905A7"/>
    <w:rsid w:val="00291668"/>
    <w:rsid w:val="00291E6A"/>
    <w:rsid w:val="00291F97"/>
    <w:rsid w:val="002922F9"/>
    <w:rsid w:val="00293CB4"/>
    <w:rsid w:val="00295095"/>
    <w:rsid w:val="00295983"/>
    <w:rsid w:val="00296B66"/>
    <w:rsid w:val="002A238B"/>
    <w:rsid w:val="002A369A"/>
    <w:rsid w:val="002A4D31"/>
    <w:rsid w:val="002A5B97"/>
    <w:rsid w:val="002A611C"/>
    <w:rsid w:val="002A6E42"/>
    <w:rsid w:val="002A7E2E"/>
    <w:rsid w:val="002B01AB"/>
    <w:rsid w:val="002B08DD"/>
    <w:rsid w:val="002B2AD2"/>
    <w:rsid w:val="002B2D67"/>
    <w:rsid w:val="002B30C2"/>
    <w:rsid w:val="002B41FD"/>
    <w:rsid w:val="002B47C4"/>
    <w:rsid w:val="002B69C3"/>
    <w:rsid w:val="002B6DCA"/>
    <w:rsid w:val="002C017E"/>
    <w:rsid w:val="002C15E7"/>
    <w:rsid w:val="002C1D43"/>
    <w:rsid w:val="002C209E"/>
    <w:rsid w:val="002C30A4"/>
    <w:rsid w:val="002C577B"/>
    <w:rsid w:val="002C586E"/>
    <w:rsid w:val="002C5B5E"/>
    <w:rsid w:val="002C5F68"/>
    <w:rsid w:val="002C6006"/>
    <w:rsid w:val="002C6754"/>
    <w:rsid w:val="002C7683"/>
    <w:rsid w:val="002D0259"/>
    <w:rsid w:val="002D0AB6"/>
    <w:rsid w:val="002D169F"/>
    <w:rsid w:val="002D4AF4"/>
    <w:rsid w:val="002D575B"/>
    <w:rsid w:val="002D5771"/>
    <w:rsid w:val="002E01E6"/>
    <w:rsid w:val="002E049E"/>
    <w:rsid w:val="002E14F7"/>
    <w:rsid w:val="002E1974"/>
    <w:rsid w:val="002E359B"/>
    <w:rsid w:val="002E3AFB"/>
    <w:rsid w:val="002E43B8"/>
    <w:rsid w:val="002E44BC"/>
    <w:rsid w:val="002E4502"/>
    <w:rsid w:val="002E4BF6"/>
    <w:rsid w:val="002E4E99"/>
    <w:rsid w:val="002E4FE7"/>
    <w:rsid w:val="002E50F0"/>
    <w:rsid w:val="002E5F2F"/>
    <w:rsid w:val="002E7A81"/>
    <w:rsid w:val="002F4FB7"/>
    <w:rsid w:val="002F5FEC"/>
    <w:rsid w:val="002F60E5"/>
    <w:rsid w:val="002F78E1"/>
    <w:rsid w:val="002F7E56"/>
    <w:rsid w:val="00300021"/>
    <w:rsid w:val="0030020B"/>
    <w:rsid w:val="003014C6"/>
    <w:rsid w:val="0030319A"/>
    <w:rsid w:val="003040AE"/>
    <w:rsid w:val="00304D21"/>
    <w:rsid w:val="003050F7"/>
    <w:rsid w:val="0030585A"/>
    <w:rsid w:val="00306A98"/>
    <w:rsid w:val="00306D91"/>
    <w:rsid w:val="00306E81"/>
    <w:rsid w:val="00307CDD"/>
    <w:rsid w:val="00307F38"/>
    <w:rsid w:val="003109D2"/>
    <w:rsid w:val="00310C02"/>
    <w:rsid w:val="00311968"/>
    <w:rsid w:val="003121A8"/>
    <w:rsid w:val="00312675"/>
    <w:rsid w:val="003156EA"/>
    <w:rsid w:val="003157D6"/>
    <w:rsid w:val="00316282"/>
    <w:rsid w:val="00316728"/>
    <w:rsid w:val="00320A49"/>
    <w:rsid w:val="00320CAD"/>
    <w:rsid w:val="00320CB4"/>
    <w:rsid w:val="00323485"/>
    <w:rsid w:val="00323999"/>
    <w:rsid w:val="00323DC6"/>
    <w:rsid w:val="00323FD3"/>
    <w:rsid w:val="00324589"/>
    <w:rsid w:val="00325405"/>
    <w:rsid w:val="00326A22"/>
    <w:rsid w:val="00327553"/>
    <w:rsid w:val="003275D6"/>
    <w:rsid w:val="0032772D"/>
    <w:rsid w:val="003315B0"/>
    <w:rsid w:val="00331673"/>
    <w:rsid w:val="00332A6C"/>
    <w:rsid w:val="00335290"/>
    <w:rsid w:val="003363EF"/>
    <w:rsid w:val="003368A8"/>
    <w:rsid w:val="00336EB3"/>
    <w:rsid w:val="00337807"/>
    <w:rsid w:val="00337E96"/>
    <w:rsid w:val="003412BF"/>
    <w:rsid w:val="003432D3"/>
    <w:rsid w:val="00343B78"/>
    <w:rsid w:val="0034404D"/>
    <w:rsid w:val="00344823"/>
    <w:rsid w:val="00345761"/>
    <w:rsid w:val="00345FED"/>
    <w:rsid w:val="003461DE"/>
    <w:rsid w:val="00347C0F"/>
    <w:rsid w:val="00350155"/>
    <w:rsid w:val="0035172F"/>
    <w:rsid w:val="00352381"/>
    <w:rsid w:val="003524D6"/>
    <w:rsid w:val="003526CF"/>
    <w:rsid w:val="003532AB"/>
    <w:rsid w:val="003533EA"/>
    <w:rsid w:val="00353609"/>
    <w:rsid w:val="00354FB3"/>
    <w:rsid w:val="003550F5"/>
    <w:rsid w:val="0035601C"/>
    <w:rsid w:val="00356416"/>
    <w:rsid w:val="003567CC"/>
    <w:rsid w:val="00357072"/>
    <w:rsid w:val="00357444"/>
    <w:rsid w:val="003604D6"/>
    <w:rsid w:val="0036083E"/>
    <w:rsid w:val="00362A92"/>
    <w:rsid w:val="00362F95"/>
    <w:rsid w:val="00364C18"/>
    <w:rsid w:val="00364DDF"/>
    <w:rsid w:val="00366F0B"/>
    <w:rsid w:val="00367A2A"/>
    <w:rsid w:val="0037179B"/>
    <w:rsid w:val="00372037"/>
    <w:rsid w:val="003721C8"/>
    <w:rsid w:val="0037226A"/>
    <w:rsid w:val="00372DC1"/>
    <w:rsid w:val="003771BD"/>
    <w:rsid w:val="00377945"/>
    <w:rsid w:val="003811F9"/>
    <w:rsid w:val="0038316B"/>
    <w:rsid w:val="00383A28"/>
    <w:rsid w:val="00383FB6"/>
    <w:rsid w:val="00385525"/>
    <w:rsid w:val="003858C8"/>
    <w:rsid w:val="00385C25"/>
    <w:rsid w:val="00386657"/>
    <w:rsid w:val="003866D6"/>
    <w:rsid w:val="00387071"/>
    <w:rsid w:val="0038762D"/>
    <w:rsid w:val="003878A2"/>
    <w:rsid w:val="003878F5"/>
    <w:rsid w:val="00390E0C"/>
    <w:rsid w:val="00391157"/>
    <w:rsid w:val="00391B9B"/>
    <w:rsid w:val="003920A1"/>
    <w:rsid w:val="0039217E"/>
    <w:rsid w:val="0039264A"/>
    <w:rsid w:val="00392BA6"/>
    <w:rsid w:val="003947B3"/>
    <w:rsid w:val="00395022"/>
    <w:rsid w:val="00395AD7"/>
    <w:rsid w:val="00395B94"/>
    <w:rsid w:val="00396492"/>
    <w:rsid w:val="00397D05"/>
    <w:rsid w:val="003A04C7"/>
    <w:rsid w:val="003A060F"/>
    <w:rsid w:val="003A07FD"/>
    <w:rsid w:val="003A1220"/>
    <w:rsid w:val="003A1ADC"/>
    <w:rsid w:val="003A39DF"/>
    <w:rsid w:val="003A3E63"/>
    <w:rsid w:val="003A4E0E"/>
    <w:rsid w:val="003B087A"/>
    <w:rsid w:val="003B173C"/>
    <w:rsid w:val="003B1C94"/>
    <w:rsid w:val="003B2487"/>
    <w:rsid w:val="003B2C42"/>
    <w:rsid w:val="003B3C49"/>
    <w:rsid w:val="003B4AAB"/>
    <w:rsid w:val="003B547C"/>
    <w:rsid w:val="003B56B3"/>
    <w:rsid w:val="003B638D"/>
    <w:rsid w:val="003B6965"/>
    <w:rsid w:val="003B7073"/>
    <w:rsid w:val="003B728B"/>
    <w:rsid w:val="003C05DE"/>
    <w:rsid w:val="003C16F5"/>
    <w:rsid w:val="003C34AE"/>
    <w:rsid w:val="003C4005"/>
    <w:rsid w:val="003C5D5B"/>
    <w:rsid w:val="003C5FDA"/>
    <w:rsid w:val="003C6782"/>
    <w:rsid w:val="003D0F61"/>
    <w:rsid w:val="003D1972"/>
    <w:rsid w:val="003D24F1"/>
    <w:rsid w:val="003D2A29"/>
    <w:rsid w:val="003D2C82"/>
    <w:rsid w:val="003D2EE6"/>
    <w:rsid w:val="003D578A"/>
    <w:rsid w:val="003D6273"/>
    <w:rsid w:val="003D7B4B"/>
    <w:rsid w:val="003E1BC1"/>
    <w:rsid w:val="003E1BD6"/>
    <w:rsid w:val="003E2BCE"/>
    <w:rsid w:val="003E3441"/>
    <w:rsid w:val="003E5243"/>
    <w:rsid w:val="003E553F"/>
    <w:rsid w:val="003E5770"/>
    <w:rsid w:val="003E71BD"/>
    <w:rsid w:val="003E73F6"/>
    <w:rsid w:val="003E7D94"/>
    <w:rsid w:val="003F03D6"/>
    <w:rsid w:val="003F0F75"/>
    <w:rsid w:val="003F178C"/>
    <w:rsid w:val="003F2150"/>
    <w:rsid w:val="003F2990"/>
    <w:rsid w:val="003F3628"/>
    <w:rsid w:val="003F4542"/>
    <w:rsid w:val="003F5526"/>
    <w:rsid w:val="004004CB"/>
    <w:rsid w:val="0040160A"/>
    <w:rsid w:val="00401C40"/>
    <w:rsid w:val="00402631"/>
    <w:rsid w:val="004026D6"/>
    <w:rsid w:val="00403937"/>
    <w:rsid w:val="004045BD"/>
    <w:rsid w:val="0040489F"/>
    <w:rsid w:val="004048C9"/>
    <w:rsid w:val="00404A9D"/>
    <w:rsid w:val="00404CB7"/>
    <w:rsid w:val="004057EB"/>
    <w:rsid w:val="004064D5"/>
    <w:rsid w:val="00406D6C"/>
    <w:rsid w:val="004101BD"/>
    <w:rsid w:val="00411006"/>
    <w:rsid w:val="00411CF5"/>
    <w:rsid w:val="00411FD5"/>
    <w:rsid w:val="004132C2"/>
    <w:rsid w:val="004136AC"/>
    <w:rsid w:val="00416374"/>
    <w:rsid w:val="00416AAA"/>
    <w:rsid w:val="00416D37"/>
    <w:rsid w:val="00417157"/>
    <w:rsid w:val="00417A10"/>
    <w:rsid w:val="00417B00"/>
    <w:rsid w:val="004204F3"/>
    <w:rsid w:val="00422150"/>
    <w:rsid w:val="0042221A"/>
    <w:rsid w:val="004223D9"/>
    <w:rsid w:val="00423199"/>
    <w:rsid w:val="0042361D"/>
    <w:rsid w:val="00423E0F"/>
    <w:rsid w:val="0042434A"/>
    <w:rsid w:val="00424C92"/>
    <w:rsid w:val="00425FED"/>
    <w:rsid w:val="0042619A"/>
    <w:rsid w:val="00427ECC"/>
    <w:rsid w:val="0043123C"/>
    <w:rsid w:val="00431398"/>
    <w:rsid w:val="004315EE"/>
    <w:rsid w:val="00432A3F"/>
    <w:rsid w:val="004330D9"/>
    <w:rsid w:val="0043366C"/>
    <w:rsid w:val="00434FA7"/>
    <w:rsid w:val="00437265"/>
    <w:rsid w:val="00437412"/>
    <w:rsid w:val="0044058F"/>
    <w:rsid w:val="00441275"/>
    <w:rsid w:val="00441DD0"/>
    <w:rsid w:val="00441E63"/>
    <w:rsid w:val="00442077"/>
    <w:rsid w:val="00443520"/>
    <w:rsid w:val="0044386F"/>
    <w:rsid w:val="00443BF6"/>
    <w:rsid w:val="00443E69"/>
    <w:rsid w:val="00444ECD"/>
    <w:rsid w:val="00445347"/>
    <w:rsid w:val="00445E6A"/>
    <w:rsid w:val="004461DC"/>
    <w:rsid w:val="00446FA1"/>
    <w:rsid w:val="00446FBA"/>
    <w:rsid w:val="00450B04"/>
    <w:rsid w:val="00450EB0"/>
    <w:rsid w:val="004511A7"/>
    <w:rsid w:val="0045353B"/>
    <w:rsid w:val="00454197"/>
    <w:rsid w:val="00454245"/>
    <w:rsid w:val="00454C7C"/>
    <w:rsid w:val="00454EB8"/>
    <w:rsid w:val="00455326"/>
    <w:rsid w:val="0045621D"/>
    <w:rsid w:val="00456A78"/>
    <w:rsid w:val="00460608"/>
    <w:rsid w:val="0046073E"/>
    <w:rsid w:val="004620D8"/>
    <w:rsid w:val="004633CB"/>
    <w:rsid w:val="0046492B"/>
    <w:rsid w:val="00464A93"/>
    <w:rsid w:val="00465DE8"/>
    <w:rsid w:val="0046683E"/>
    <w:rsid w:val="00466A66"/>
    <w:rsid w:val="00467BDA"/>
    <w:rsid w:val="00467DD2"/>
    <w:rsid w:val="00472791"/>
    <w:rsid w:val="004728CB"/>
    <w:rsid w:val="004745E1"/>
    <w:rsid w:val="00474A6E"/>
    <w:rsid w:val="00474DF8"/>
    <w:rsid w:val="00475EEA"/>
    <w:rsid w:val="004760A5"/>
    <w:rsid w:val="00477988"/>
    <w:rsid w:val="004802B6"/>
    <w:rsid w:val="00480A4D"/>
    <w:rsid w:val="004816F3"/>
    <w:rsid w:val="00481BAE"/>
    <w:rsid w:val="00481CC0"/>
    <w:rsid w:val="00482E15"/>
    <w:rsid w:val="00483CE3"/>
    <w:rsid w:val="00484962"/>
    <w:rsid w:val="0048689F"/>
    <w:rsid w:val="00487450"/>
    <w:rsid w:val="0048793F"/>
    <w:rsid w:val="004900F4"/>
    <w:rsid w:val="004900F7"/>
    <w:rsid w:val="00490828"/>
    <w:rsid w:val="00493AD4"/>
    <w:rsid w:val="00496366"/>
    <w:rsid w:val="004A0F58"/>
    <w:rsid w:val="004A1968"/>
    <w:rsid w:val="004A219A"/>
    <w:rsid w:val="004A252F"/>
    <w:rsid w:val="004A27F7"/>
    <w:rsid w:val="004A3AE1"/>
    <w:rsid w:val="004A3B2D"/>
    <w:rsid w:val="004A3BC3"/>
    <w:rsid w:val="004A3DF9"/>
    <w:rsid w:val="004A486E"/>
    <w:rsid w:val="004A4DBA"/>
    <w:rsid w:val="004A69B8"/>
    <w:rsid w:val="004B07B2"/>
    <w:rsid w:val="004B10B2"/>
    <w:rsid w:val="004B26DB"/>
    <w:rsid w:val="004B31F9"/>
    <w:rsid w:val="004B3737"/>
    <w:rsid w:val="004B42BB"/>
    <w:rsid w:val="004B4D32"/>
    <w:rsid w:val="004B5156"/>
    <w:rsid w:val="004B74E9"/>
    <w:rsid w:val="004B7B4C"/>
    <w:rsid w:val="004C1C01"/>
    <w:rsid w:val="004C1C0F"/>
    <w:rsid w:val="004C2F28"/>
    <w:rsid w:val="004C3189"/>
    <w:rsid w:val="004C326E"/>
    <w:rsid w:val="004C5467"/>
    <w:rsid w:val="004C6604"/>
    <w:rsid w:val="004C6800"/>
    <w:rsid w:val="004C7363"/>
    <w:rsid w:val="004C7EF6"/>
    <w:rsid w:val="004D0B84"/>
    <w:rsid w:val="004D0F84"/>
    <w:rsid w:val="004D1135"/>
    <w:rsid w:val="004D16A0"/>
    <w:rsid w:val="004D1B81"/>
    <w:rsid w:val="004D1FCE"/>
    <w:rsid w:val="004D4A83"/>
    <w:rsid w:val="004D5295"/>
    <w:rsid w:val="004D64FF"/>
    <w:rsid w:val="004D6EEE"/>
    <w:rsid w:val="004D7705"/>
    <w:rsid w:val="004E0F88"/>
    <w:rsid w:val="004E21D3"/>
    <w:rsid w:val="004E21FF"/>
    <w:rsid w:val="004E23F2"/>
    <w:rsid w:val="004E2B69"/>
    <w:rsid w:val="004E5A19"/>
    <w:rsid w:val="004E6755"/>
    <w:rsid w:val="004E711B"/>
    <w:rsid w:val="004F0F6B"/>
    <w:rsid w:val="004F1E66"/>
    <w:rsid w:val="004F299A"/>
    <w:rsid w:val="004F42AD"/>
    <w:rsid w:val="004F5AE0"/>
    <w:rsid w:val="004F5CB1"/>
    <w:rsid w:val="004F71D9"/>
    <w:rsid w:val="004F79C4"/>
    <w:rsid w:val="004F7B2C"/>
    <w:rsid w:val="00500D36"/>
    <w:rsid w:val="00502067"/>
    <w:rsid w:val="00503CFC"/>
    <w:rsid w:val="00505F2C"/>
    <w:rsid w:val="0051158C"/>
    <w:rsid w:val="0051181A"/>
    <w:rsid w:val="0051279D"/>
    <w:rsid w:val="00512A8C"/>
    <w:rsid w:val="005136A9"/>
    <w:rsid w:val="00513A56"/>
    <w:rsid w:val="00517250"/>
    <w:rsid w:val="005175A4"/>
    <w:rsid w:val="005208A4"/>
    <w:rsid w:val="00522B5F"/>
    <w:rsid w:val="00523FD2"/>
    <w:rsid w:val="00525507"/>
    <w:rsid w:val="00525856"/>
    <w:rsid w:val="00526B67"/>
    <w:rsid w:val="0052708E"/>
    <w:rsid w:val="00527567"/>
    <w:rsid w:val="00530D74"/>
    <w:rsid w:val="00530E66"/>
    <w:rsid w:val="0053221E"/>
    <w:rsid w:val="00532C35"/>
    <w:rsid w:val="00532F86"/>
    <w:rsid w:val="00533E3C"/>
    <w:rsid w:val="005340F8"/>
    <w:rsid w:val="00534882"/>
    <w:rsid w:val="00535E49"/>
    <w:rsid w:val="00536782"/>
    <w:rsid w:val="00537F82"/>
    <w:rsid w:val="00540DD3"/>
    <w:rsid w:val="0054117B"/>
    <w:rsid w:val="005416EE"/>
    <w:rsid w:val="005426F7"/>
    <w:rsid w:val="00543DD8"/>
    <w:rsid w:val="00543E23"/>
    <w:rsid w:val="0054404A"/>
    <w:rsid w:val="005442CB"/>
    <w:rsid w:val="00547365"/>
    <w:rsid w:val="00550C19"/>
    <w:rsid w:val="00550EC5"/>
    <w:rsid w:val="00551188"/>
    <w:rsid w:val="005511D2"/>
    <w:rsid w:val="00551D06"/>
    <w:rsid w:val="00551FED"/>
    <w:rsid w:val="00553AFA"/>
    <w:rsid w:val="00554103"/>
    <w:rsid w:val="00554707"/>
    <w:rsid w:val="005558FB"/>
    <w:rsid w:val="00555B11"/>
    <w:rsid w:val="00556065"/>
    <w:rsid w:val="0055619C"/>
    <w:rsid w:val="00556414"/>
    <w:rsid w:val="00556AC4"/>
    <w:rsid w:val="0056057E"/>
    <w:rsid w:val="00560ED5"/>
    <w:rsid w:val="00562334"/>
    <w:rsid w:val="00563176"/>
    <w:rsid w:val="005652C9"/>
    <w:rsid w:val="005659AD"/>
    <w:rsid w:val="005659B0"/>
    <w:rsid w:val="00566ADA"/>
    <w:rsid w:val="00572477"/>
    <w:rsid w:val="00572647"/>
    <w:rsid w:val="00572D35"/>
    <w:rsid w:val="005738F4"/>
    <w:rsid w:val="0057445E"/>
    <w:rsid w:val="00576D0E"/>
    <w:rsid w:val="00577008"/>
    <w:rsid w:val="005818B9"/>
    <w:rsid w:val="00581903"/>
    <w:rsid w:val="00581BC7"/>
    <w:rsid w:val="00583431"/>
    <w:rsid w:val="00583552"/>
    <w:rsid w:val="0058375B"/>
    <w:rsid w:val="00587139"/>
    <w:rsid w:val="0058727A"/>
    <w:rsid w:val="00587885"/>
    <w:rsid w:val="00591524"/>
    <w:rsid w:val="00591903"/>
    <w:rsid w:val="00591E6D"/>
    <w:rsid w:val="00593489"/>
    <w:rsid w:val="00595D69"/>
    <w:rsid w:val="005969E4"/>
    <w:rsid w:val="00597254"/>
    <w:rsid w:val="00597A0F"/>
    <w:rsid w:val="00597A6D"/>
    <w:rsid w:val="005A15B2"/>
    <w:rsid w:val="005A1719"/>
    <w:rsid w:val="005A1C49"/>
    <w:rsid w:val="005A2415"/>
    <w:rsid w:val="005A29F9"/>
    <w:rsid w:val="005A3B16"/>
    <w:rsid w:val="005A423B"/>
    <w:rsid w:val="005A50E2"/>
    <w:rsid w:val="005B08ED"/>
    <w:rsid w:val="005B10D5"/>
    <w:rsid w:val="005B22ED"/>
    <w:rsid w:val="005B233B"/>
    <w:rsid w:val="005B31E5"/>
    <w:rsid w:val="005B3424"/>
    <w:rsid w:val="005B4940"/>
    <w:rsid w:val="005B5139"/>
    <w:rsid w:val="005B5CBA"/>
    <w:rsid w:val="005B7F9B"/>
    <w:rsid w:val="005C023A"/>
    <w:rsid w:val="005C0819"/>
    <w:rsid w:val="005C173B"/>
    <w:rsid w:val="005C2766"/>
    <w:rsid w:val="005C2977"/>
    <w:rsid w:val="005C2DCD"/>
    <w:rsid w:val="005C40FE"/>
    <w:rsid w:val="005C4283"/>
    <w:rsid w:val="005C451A"/>
    <w:rsid w:val="005C4B92"/>
    <w:rsid w:val="005C5C1A"/>
    <w:rsid w:val="005C78A2"/>
    <w:rsid w:val="005C7B23"/>
    <w:rsid w:val="005D117A"/>
    <w:rsid w:val="005D14B3"/>
    <w:rsid w:val="005D17EF"/>
    <w:rsid w:val="005D1824"/>
    <w:rsid w:val="005D3A5D"/>
    <w:rsid w:val="005D3B28"/>
    <w:rsid w:val="005D3C30"/>
    <w:rsid w:val="005D420C"/>
    <w:rsid w:val="005D45DB"/>
    <w:rsid w:val="005D65CA"/>
    <w:rsid w:val="005D7519"/>
    <w:rsid w:val="005E039E"/>
    <w:rsid w:val="005E08F3"/>
    <w:rsid w:val="005E0E42"/>
    <w:rsid w:val="005E425E"/>
    <w:rsid w:val="005E672F"/>
    <w:rsid w:val="005E6CD7"/>
    <w:rsid w:val="005E764E"/>
    <w:rsid w:val="005E7B50"/>
    <w:rsid w:val="005E7D97"/>
    <w:rsid w:val="005F009A"/>
    <w:rsid w:val="005F0CBE"/>
    <w:rsid w:val="005F1A36"/>
    <w:rsid w:val="005F2BEF"/>
    <w:rsid w:val="005F4158"/>
    <w:rsid w:val="005F49C8"/>
    <w:rsid w:val="005F554D"/>
    <w:rsid w:val="005F597B"/>
    <w:rsid w:val="005F68E9"/>
    <w:rsid w:val="005F6B80"/>
    <w:rsid w:val="005F7B5B"/>
    <w:rsid w:val="00600818"/>
    <w:rsid w:val="00601DBF"/>
    <w:rsid w:val="00602549"/>
    <w:rsid w:val="006035D5"/>
    <w:rsid w:val="006073EC"/>
    <w:rsid w:val="00610018"/>
    <w:rsid w:val="0061129F"/>
    <w:rsid w:val="00611746"/>
    <w:rsid w:val="00613BA9"/>
    <w:rsid w:val="00613E88"/>
    <w:rsid w:val="00614174"/>
    <w:rsid w:val="006142BE"/>
    <w:rsid w:val="00614A19"/>
    <w:rsid w:val="00614EC6"/>
    <w:rsid w:val="00615536"/>
    <w:rsid w:val="00616F25"/>
    <w:rsid w:val="006171F2"/>
    <w:rsid w:val="00617F68"/>
    <w:rsid w:val="00620B8C"/>
    <w:rsid w:val="00621262"/>
    <w:rsid w:val="006212E3"/>
    <w:rsid w:val="00621E61"/>
    <w:rsid w:val="006234D6"/>
    <w:rsid w:val="0062403D"/>
    <w:rsid w:val="0062434F"/>
    <w:rsid w:val="00624967"/>
    <w:rsid w:val="00624E2E"/>
    <w:rsid w:val="00625B14"/>
    <w:rsid w:val="00625F35"/>
    <w:rsid w:val="006275FB"/>
    <w:rsid w:val="00630A97"/>
    <w:rsid w:val="0063135D"/>
    <w:rsid w:val="00633C0E"/>
    <w:rsid w:val="00633CCC"/>
    <w:rsid w:val="0063489C"/>
    <w:rsid w:val="00634A8F"/>
    <w:rsid w:val="00634D70"/>
    <w:rsid w:val="006350E9"/>
    <w:rsid w:val="00636012"/>
    <w:rsid w:val="0063612D"/>
    <w:rsid w:val="006364F7"/>
    <w:rsid w:val="00637547"/>
    <w:rsid w:val="00641BC0"/>
    <w:rsid w:val="0064204A"/>
    <w:rsid w:val="006437C5"/>
    <w:rsid w:val="00644C05"/>
    <w:rsid w:val="0064583F"/>
    <w:rsid w:val="00645D42"/>
    <w:rsid w:val="0064614B"/>
    <w:rsid w:val="00652766"/>
    <w:rsid w:val="00652EEE"/>
    <w:rsid w:val="006531DE"/>
    <w:rsid w:val="0065484B"/>
    <w:rsid w:val="00654DCD"/>
    <w:rsid w:val="006563FD"/>
    <w:rsid w:val="0065656E"/>
    <w:rsid w:val="00657541"/>
    <w:rsid w:val="00657923"/>
    <w:rsid w:val="00661A8C"/>
    <w:rsid w:val="00661C3A"/>
    <w:rsid w:val="00661E83"/>
    <w:rsid w:val="00663A1B"/>
    <w:rsid w:val="00663F76"/>
    <w:rsid w:val="00665AAE"/>
    <w:rsid w:val="006663B6"/>
    <w:rsid w:val="0066662C"/>
    <w:rsid w:val="00666E9D"/>
    <w:rsid w:val="00666F44"/>
    <w:rsid w:val="00670E97"/>
    <w:rsid w:val="00670EE6"/>
    <w:rsid w:val="00671CE1"/>
    <w:rsid w:val="0067212B"/>
    <w:rsid w:val="00672B9D"/>
    <w:rsid w:val="00672DFA"/>
    <w:rsid w:val="006736BC"/>
    <w:rsid w:val="0067576D"/>
    <w:rsid w:val="006757F9"/>
    <w:rsid w:val="006760E4"/>
    <w:rsid w:val="00676115"/>
    <w:rsid w:val="0067683B"/>
    <w:rsid w:val="0067713D"/>
    <w:rsid w:val="006777E5"/>
    <w:rsid w:val="00677E3C"/>
    <w:rsid w:val="006804DE"/>
    <w:rsid w:val="00684BFE"/>
    <w:rsid w:val="006860BD"/>
    <w:rsid w:val="006862D4"/>
    <w:rsid w:val="006868BD"/>
    <w:rsid w:val="006877F4"/>
    <w:rsid w:val="0069092B"/>
    <w:rsid w:val="00691867"/>
    <w:rsid w:val="006922AB"/>
    <w:rsid w:val="00692FAE"/>
    <w:rsid w:val="00693408"/>
    <w:rsid w:val="0069397B"/>
    <w:rsid w:val="006941BD"/>
    <w:rsid w:val="00695179"/>
    <w:rsid w:val="006958A3"/>
    <w:rsid w:val="00695E5D"/>
    <w:rsid w:val="00697BC2"/>
    <w:rsid w:val="00697DE5"/>
    <w:rsid w:val="00697E43"/>
    <w:rsid w:val="006A1B05"/>
    <w:rsid w:val="006A1DAC"/>
    <w:rsid w:val="006A2AD6"/>
    <w:rsid w:val="006A2DF5"/>
    <w:rsid w:val="006A2E93"/>
    <w:rsid w:val="006A3389"/>
    <w:rsid w:val="006A373E"/>
    <w:rsid w:val="006A378B"/>
    <w:rsid w:val="006A37AE"/>
    <w:rsid w:val="006A3D12"/>
    <w:rsid w:val="006A4460"/>
    <w:rsid w:val="006A4D4B"/>
    <w:rsid w:val="006A6566"/>
    <w:rsid w:val="006A68EE"/>
    <w:rsid w:val="006A71A6"/>
    <w:rsid w:val="006A793B"/>
    <w:rsid w:val="006B0880"/>
    <w:rsid w:val="006B1436"/>
    <w:rsid w:val="006B146C"/>
    <w:rsid w:val="006B17EC"/>
    <w:rsid w:val="006B1CBF"/>
    <w:rsid w:val="006B1CEC"/>
    <w:rsid w:val="006B2CE7"/>
    <w:rsid w:val="006B4313"/>
    <w:rsid w:val="006B56EA"/>
    <w:rsid w:val="006B7A79"/>
    <w:rsid w:val="006B7D11"/>
    <w:rsid w:val="006C008F"/>
    <w:rsid w:val="006C2AE6"/>
    <w:rsid w:val="006C2D1E"/>
    <w:rsid w:val="006C2EC4"/>
    <w:rsid w:val="006C3CB0"/>
    <w:rsid w:val="006C447F"/>
    <w:rsid w:val="006C48FD"/>
    <w:rsid w:val="006C5217"/>
    <w:rsid w:val="006C5D7F"/>
    <w:rsid w:val="006C682E"/>
    <w:rsid w:val="006C6DF8"/>
    <w:rsid w:val="006C7660"/>
    <w:rsid w:val="006D1A18"/>
    <w:rsid w:val="006D1BF2"/>
    <w:rsid w:val="006D2AF3"/>
    <w:rsid w:val="006D381E"/>
    <w:rsid w:val="006D568A"/>
    <w:rsid w:val="006D6AFA"/>
    <w:rsid w:val="006D6D5A"/>
    <w:rsid w:val="006D71C3"/>
    <w:rsid w:val="006D775D"/>
    <w:rsid w:val="006E11DB"/>
    <w:rsid w:val="006E14A0"/>
    <w:rsid w:val="006E1C43"/>
    <w:rsid w:val="006E3546"/>
    <w:rsid w:val="006E3F68"/>
    <w:rsid w:val="006E4FEF"/>
    <w:rsid w:val="006E5E5F"/>
    <w:rsid w:val="006E78CA"/>
    <w:rsid w:val="006F071C"/>
    <w:rsid w:val="006F076E"/>
    <w:rsid w:val="006F0B6B"/>
    <w:rsid w:val="006F0DA3"/>
    <w:rsid w:val="006F1092"/>
    <w:rsid w:val="006F1CCB"/>
    <w:rsid w:val="006F221C"/>
    <w:rsid w:val="006F2939"/>
    <w:rsid w:val="006F2A38"/>
    <w:rsid w:val="006F2CF2"/>
    <w:rsid w:val="006F3305"/>
    <w:rsid w:val="006F56B3"/>
    <w:rsid w:val="006F5B78"/>
    <w:rsid w:val="006F5CBF"/>
    <w:rsid w:val="00700E74"/>
    <w:rsid w:val="00701913"/>
    <w:rsid w:val="0070216F"/>
    <w:rsid w:val="00703914"/>
    <w:rsid w:val="0070405C"/>
    <w:rsid w:val="00704811"/>
    <w:rsid w:val="0070534A"/>
    <w:rsid w:val="00705B25"/>
    <w:rsid w:val="00705DAE"/>
    <w:rsid w:val="00705FE2"/>
    <w:rsid w:val="00706B6C"/>
    <w:rsid w:val="00706D2D"/>
    <w:rsid w:val="0070772B"/>
    <w:rsid w:val="00711CAD"/>
    <w:rsid w:val="0071244E"/>
    <w:rsid w:val="00712E3A"/>
    <w:rsid w:val="00713548"/>
    <w:rsid w:val="00714AD4"/>
    <w:rsid w:val="00715262"/>
    <w:rsid w:val="00715342"/>
    <w:rsid w:val="00715FBE"/>
    <w:rsid w:val="0071742B"/>
    <w:rsid w:val="00717BF6"/>
    <w:rsid w:val="00717DF5"/>
    <w:rsid w:val="00720A31"/>
    <w:rsid w:val="00722DD2"/>
    <w:rsid w:val="00723B57"/>
    <w:rsid w:val="007246BD"/>
    <w:rsid w:val="00725AE1"/>
    <w:rsid w:val="0072606D"/>
    <w:rsid w:val="00726451"/>
    <w:rsid w:val="00726FD3"/>
    <w:rsid w:val="007314E4"/>
    <w:rsid w:val="00731BD5"/>
    <w:rsid w:val="00731CF6"/>
    <w:rsid w:val="00732317"/>
    <w:rsid w:val="00732A82"/>
    <w:rsid w:val="00733BD0"/>
    <w:rsid w:val="007345FD"/>
    <w:rsid w:val="0073462F"/>
    <w:rsid w:val="00734797"/>
    <w:rsid w:val="00734B65"/>
    <w:rsid w:val="0073579C"/>
    <w:rsid w:val="007369D1"/>
    <w:rsid w:val="007402CF"/>
    <w:rsid w:val="0074085F"/>
    <w:rsid w:val="00741108"/>
    <w:rsid w:val="00741AFF"/>
    <w:rsid w:val="007428D4"/>
    <w:rsid w:val="00743949"/>
    <w:rsid w:val="00743E02"/>
    <w:rsid w:val="00743F06"/>
    <w:rsid w:val="00744990"/>
    <w:rsid w:val="00744F54"/>
    <w:rsid w:val="00745505"/>
    <w:rsid w:val="0074567A"/>
    <w:rsid w:val="007473F2"/>
    <w:rsid w:val="0075336D"/>
    <w:rsid w:val="007540E9"/>
    <w:rsid w:val="00754524"/>
    <w:rsid w:val="00755AE4"/>
    <w:rsid w:val="00756045"/>
    <w:rsid w:val="007563A6"/>
    <w:rsid w:val="0076021A"/>
    <w:rsid w:val="00760DCA"/>
    <w:rsid w:val="0076113E"/>
    <w:rsid w:val="00761176"/>
    <w:rsid w:val="00764609"/>
    <w:rsid w:val="00765654"/>
    <w:rsid w:val="007656FE"/>
    <w:rsid w:val="00765D99"/>
    <w:rsid w:val="00766494"/>
    <w:rsid w:val="0076682C"/>
    <w:rsid w:val="0076774E"/>
    <w:rsid w:val="00770039"/>
    <w:rsid w:val="00771026"/>
    <w:rsid w:val="0077266E"/>
    <w:rsid w:val="00773BE6"/>
    <w:rsid w:val="007745F7"/>
    <w:rsid w:val="00774CAC"/>
    <w:rsid w:val="00775023"/>
    <w:rsid w:val="007753B2"/>
    <w:rsid w:val="00775CAE"/>
    <w:rsid w:val="00777655"/>
    <w:rsid w:val="0077782B"/>
    <w:rsid w:val="00780817"/>
    <w:rsid w:val="007808FF"/>
    <w:rsid w:val="007811E9"/>
    <w:rsid w:val="00782076"/>
    <w:rsid w:val="007843F7"/>
    <w:rsid w:val="007844F8"/>
    <w:rsid w:val="0078511F"/>
    <w:rsid w:val="00787856"/>
    <w:rsid w:val="00790226"/>
    <w:rsid w:val="007902D4"/>
    <w:rsid w:val="00790598"/>
    <w:rsid w:val="007907C3"/>
    <w:rsid w:val="007912CA"/>
    <w:rsid w:val="00791BE2"/>
    <w:rsid w:val="00792605"/>
    <w:rsid w:val="00792ADE"/>
    <w:rsid w:val="00793D6E"/>
    <w:rsid w:val="0079421C"/>
    <w:rsid w:val="00794DFF"/>
    <w:rsid w:val="00795503"/>
    <w:rsid w:val="007956FC"/>
    <w:rsid w:val="0079570C"/>
    <w:rsid w:val="00796750"/>
    <w:rsid w:val="007A140F"/>
    <w:rsid w:val="007A24AC"/>
    <w:rsid w:val="007A2F7D"/>
    <w:rsid w:val="007A2FC9"/>
    <w:rsid w:val="007A3CBA"/>
    <w:rsid w:val="007A5AE0"/>
    <w:rsid w:val="007A637D"/>
    <w:rsid w:val="007A6872"/>
    <w:rsid w:val="007A7085"/>
    <w:rsid w:val="007A7D81"/>
    <w:rsid w:val="007B0B6E"/>
    <w:rsid w:val="007B0C5C"/>
    <w:rsid w:val="007B3341"/>
    <w:rsid w:val="007B3C74"/>
    <w:rsid w:val="007B5919"/>
    <w:rsid w:val="007B5D27"/>
    <w:rsid w:val="007B5F5D"/>
    <w:rsid w:val="007B6558"/>
    <w:rsid w:val="007B6B57"/>
    <w:rsid w:val="007B6E57"/>
    <w:rsid w:val="007B763B"/>
    <w:rsid w:val="007C0439"/>
    <w:rsid w:val="007C32CF"/>
    <w:rsid w:val="007C3595"/>
    <w:rsid w:val="007C4BF9"/>
    <w:rsid w:val="007C5423"/>
    <w:rsid w:val="007C5818"/>
    <w:rsid w:val="007C5A33"/>
    <w:rsid w:val="007C6A42"/>
    <w:rsid w:val="007C7152"/>
    <w:rsid w:val="007C7718"/>
    <w:rsid w:val="007D0B93"/>
    <w:rsid w:val="007D0ECA"/>
    <w:rsid w:val="007D27BF"/>
    <w:rsid w:val="007D3395"/>
    <w:rsid w:val="007D3D20"/>
    <w:rsid w:val="007D6061"/>
    <w:rsid w:val="007D7ABE"/>
    <w:rsid w:val="007E187A"/>
    <w:rsid w:val="007E283E"/>
    <w:rsid w:val="007E28D0"/>
    <w:rsid w:val="007E2A7D"/>
    <w:rsid w:val="007E2B04"/>
    <w:rsid w:val="007E2B2A"/>
    <w:rsid w:val="007E4196"/>
    <w:rsid w:val="007E4666"/>
    <w:rsid w:val="007E54CA"/>
    <w:rsid w:val="007F0CC0"/>
    <w:rsid w:val="007F1979"/>
    <w:rsid w:val="007F572B"/>
    <w:rsid w:val="007F5B77"/>
    <w:rsid w:val="007F5B7C"/>
    <w:rsid w:val="007F602D"/>
    <w:rsid w:val="007F6056"/>
    <w:rsid w:val="007F6ED4"/>
    <w:rsid w:val="007F7CD2"/>
    <w:rsid w:val="008006D3"/>
    <w:rsid w:val="0080131E"/>
    <w:rsid w:val="00801810"/>
    <w:rsid w:val="00802141"/>
    <w:rsid w:val="00803324"/>
    <w:rsid w:val="00805DA7"/>
    <w:rsid w:val="00806345"/>
    <w:rsid w:val="00806421"/>
    <w:rsid w:val="00810139"/>
    <w:rsid w:val="0081023D"/>
    <w:rsid w:val="008121EF"/>
    <w:rsid w:val="00812F36"/>
    <w:rsid w:val="008139C4"/>
    <w:rsid w:val="00813FFB"/>
    <w:rsid w:val="00815985"/>
    <w:rsid w:val="00816475"/>
    <w:rsid w:val="008172E0"/>
    <w:rsid w:val="00817D80"/>
    <w:rsid w:val="00820A1E"/>
    <w:rsid w:val="00820EDD"/>
    <w:rsid w:val="00822D93"/>
    <w:rsid w:val="008236C4"/>
    <w:rsid w:val="00823869"/>
    <w:rsid w:val="00823AC2"/>
    <w:rsid w:val="00823BC8"/>
    <w:rsid w:val="00825937"/>
    <w:rsid w:val="00825A92"/>
    <w:rsid w:val="00826303"/>
    <w:rsid w:val="0082659C"/>
    <w:rsid w:val="00831193"/>
    <w:rsid w:val="00831870"/>
    <w:rsid w:val="008333B9"/>
    <w:rsid w:val="00833BB0"/>
    <w:rsid w:val="00835208"/>
    <w:rsid w:val="008368FB"/>
    <w:rsid w:val="0083718D"/>
    <w:rsid w:val="008400BB"/>
    <w:rsid w:val="0084058F"/>
    <w:rsid w:val="00842198"/>
    <w:rsid w:val="00842BD5"/>
    <w:rsid w:val="00842F7D"/>
    <w:rsid w:val="00843512"/>
    <w:rsid w:val="008437F2"/>
    <w:rsid w:val="00843C83"/>
    <w:rsid w:val="00843F72"/>
    <w:rsid w:val="00843F91"/>
    <w:rsid w:val="008448C1"/>
    <w:rsid w:val="008453AD"/>
    <w:rsid w:val="00845B41"/>
    <w:rsid w:val="008460FC"/>
    <w:rsid w:val="00846A0F"/>
    <w:rsid w:val="00847AD0"/>
    <w:rsid w:val="00847D07"/>
    <w:rsid w:val="00847DF5"/>
    <w:rsid w:val="00851E93"/>
    <w:rsid w:val="0085331F"/>
    <w:rsid w:val="00853332"/>
    <w:rsid w:val="008533A3"/>
    <w:rsid w:val="008544F4"/>
    <w:rsid w:val="0085477D"/>
    <w:rsid w:val="00855464"/>
    <w:rsid w:val="0085557E"/>
    <w:rsid w:val="00855D2E"/>
    <w:rsid w:val="00856A51"/>
    <w:rsid w:val="00857569"/>
    <w:rsid w:val="00857C16"/>
    <w:rsid w:val="008606BB"/>
    <w:rsid w:val="00860721"/>
    <w:rsid w:val="008626CA"/>
    <w:rsid w:val="00862AB1"/>
    <w:rsid w:val="00864B25"/>
    <w:rsid w:val="00864EF2"/>
    <w:rsid w:val="0086567C"/>
    <w:rsid w:val="008659EA"/>
    <w:rsid w:val="008666DE"/>
    <w:rsid w:val="00866F38"/>
    <w:rsid w:val="00867778"/>
    <w:rsid w:val="00871FF6"/>
    <w:rsid w:val="0087342E"/>
    <w:rsid w:val="00873FBD"/>
    <w:rsid w:val="00873FD5"/>
    <w:rsid w:val="00874210"/>
    <w:rsid w:val="0087468D"/>
    <w:rsid w:val="00874D92"/>
    <w:rsid w:val="00875D2B"/>
    <w:rsid w:val="00875DDB"/>
    <w:rsid w:val="008761AF"/>
    <w:rsid w:val="0087774D"/>
    <w:rsid w:val="008805A4"/>
    <w:rsid w:val="008806E6"/>
    <w:rsid w:val="00881426"/>
    <w:rsid w:val="00881590"/>
    <w:rsid w:val="00884485"/>
    <w:rsid w:val="00884F49"/>
    <w:rsid w:val="00885B13"/>
    <w:rsid w:val="00887739"/>
    <w:rsid w:val="00890077"/>
    <w:rsid w:val="00890E96"/>
    <w:rsid w:val="008915B7"/>
    <w:rsid w:val="008918BA"/>
    <w:rsid w:val="0089240C"/>
    <w:rsid w:val="00894FDC"/>
    <w:rsid w:val="008954D4"/>
    <w:rsid w:val="00895AAB"/>
    <w:rsid w:val="00896046"/>
    <w:rsid w:val="008965F0"/>
    <w:rsid w:val="00896DD0"/>
    <w:rsid w:val="008973AB"/>
    <w:rsid w:val="0089745B"/>
    <w:rsid w:val="008975E1"/>
    <w:rsid w:val="008A0070"/>
    <w:rsid w:val="008A022F"/>
    <w:rsid w:val="008A059D"/>
    <w:rsid w:val="008A07E5"/>
    <w:rsid w:val="008A0C03"/>
    <w:rsid w:val="008A1BE9"/>
    <w:rsid w:val="008A1C54"/>
    <w:rsid w:val="008A3403"/>
    <w:rsid w:val="008A5A88"/>
    <w:rsid w:val="008A78C4"/>
    <w:rsid w:val="008B1094"/>
    <w:rsid w:val="008B1658"/>
    <w:rsid w:val="008B20FB"/>
    <w:rsid w:val="008B2856"/>
    <w:rsid w:val="008B40C2"/>
    <w:rsid w:val="008B4EF4"/>
    <w:rsid w:val="008B5A3A"/>
    <w:rsid w:val="008B5BAF"/>
    <w:rsid w:val="008B7076"/>
    <w:rsid w:val="008C329A"/>
    <w:rsid w:val="008C4EED"/>
    <w:rsid w:val="008C58BE"/>
    <w:rsid w:val="008C642B"/>
    <w:rsid w:val="008C7293"/>
    <w:rsid w:val="008C7A49"/>
    <w:rsid w:val="008C7DBC"/>
    <w:rsid w:val="008D1FF7"/>
    <w:rsid w:val="008D24BC"/>
    <w:rsid w:val="008D2897"/>
    <w:rsid w:val="008D3955"/>
    <w:rsid w:val="008D39FB"/>
    <w:rsid w:val="008D3E41"/>
    <w:rsid w:val="008D490B"/>
    <w:rsid w:val="008D5B81"/>
    <w:rsid w:val="008D610C"/>
    <w:rsid w:val="008D7FFC"/>
    <w:rsid w:val="008E05F0"/>
    <w:rsid w:val="008E077C"/>
    <w:rsid w:val="008E08B5"/>
    <w:rsid w:val="008E1177"/>
    <w:rsid w:val="008E1232"/>
    <w:rsid w:val="008E3C24"/>
    <w:rsid w:val="008E3D1B"/>
    <w:rsid w:val="008E5609"/>
    <w:rsid w:val="008E6254"/>
    <w:rsid w:val="008F1012"/>
    <w:rsid w:val="008F2FF2"/>
    <w:rsid w:val="008F3A72"/>
    <w:rsid w:val="008F3CF8"/>
    <w:rsid w:val="008F3DAA"/>
    <w:rsid w:val="008F4598"/>
    <w:rsid w:val="008F5119"/>
    <w:rsid w:val="008F598C"/>
    <w:rsid w:val="008F62A7"/>
    <w:rsid w:val="008F68D4"/>
    <w:rsid w:val="00900E74"/>
    <w:rsid w:val="009025C7"/>
    <w:rsid w:val="00902978"/>
    <w:rsid w:val="00902BBC"/>
    <w:rsid w:val="009031C7"/>
    <w:rsid w:val="009036B6"/>
    <w:rsid w:val="009039B1"/>
    <w:rsid w:val="00903AEE"/>
    <w:rsid w:val="00903B29"/>
    <w:rsid w:val="0090448C"/>
    <w:rsid w:val="00904992"/>
    <w:rsid w:val="00904F0B"/>
    <w:rsid w:val="00905BD8"/>
    <w:rsid w:val="0091254D"/>
    <w:rsid w:val="00913BCA"/>
    <w:rsid w:val="0091427F"/>
    <w:rsid w:val="00916984"/>
    <w:rsid w:val="00916CFE"/>
    <w:rsid w:val="00921077"/>
    <w:rsid w:val="009224E2"/>
    <w:rsid w:val="009225BD"/>
    <w:rsid w:val="00922E86"/>
    <w:rsid w:val="00922F7A"/>
    <w:rsid w:val="00923637"/>
    <w:rsid w:val="00923BF2"/>
    <w:rsid w:val="0092427D"/>
    <w:rsid w:val="009244DC"/>
    <w:rsid w:val="009266FD"/>
    <w:rsid w:val="00926D15"/>
    <w:rsid w:val="009274C4"/>
    <w:rsid w:val="00927DE2"/>
    <w:rsid w:val="00930170"/>
    <w:rsid w:val="00930A2E"/>
    <w:rsid w:val="00931252"/>
    <w:rsid w:val="00931537"/>
    <w:rsid w:val="00931C82"/>
    <w:rsid w:val="0093290D"/>
    <w:rsid w:val="00932FB5"/>
    <w:rsid w:val="00933244"/>
    <w:rsid w:val="00933E88"/>
    <w:rsid w:val="00934A7A"/>
    <w:rsid w:val="00935971"/>
    <w:rsid w:val="009364DA"/>
    <w:rsid w:val="00937A21"/>
    <w:rsid w:val="00937DD3"/>
    <w:rsid w:val="00940468"/>
    <w:rsid w:val="009408C2"/>
    <w:rsid w:val="00940D79"/>
    <w:rsid w:val="00942B0C"/>
    <w:rsid w:val="00944BC3"/>
    <w:rsid w:val="00945EC2"/>
    <w:rsid w:val="0094629F"/>
    <w:rsid w:val="00946316"/>
    <w:rsid w:val="009464DF"/>
    <w:rsid w:val="00947398"/>
    <w:rsid w:val="00950799"/>
    <w:rsid w:val="009547A7"/>
    <w:rsid w:val="00955563"/>
    <w:rsid w:val="00957113"/>
    <w:rsid w:val="00957162"/>
    <w:rsid w:val="00957810"/>
    <w:rsid w:val="00957A59"/>
    <w:rsid w:val="009603EC"/>
    <w:rsid w:val="00961275"/>
    <w:rsid w:val="00961D94"/>
    <w:rsid w:val="00961DC9"/>
    <w:rsid w:val="009625E4"/>
    <w:rsid w:val="009634B2"/>
    <w:rsid w:val="00963E17"/>
    <w:rsid w:val="0096496E"/>
    <w:rsid w:val="00965480"/>
    <w:rsid w:val="00965FBA"/>
    <w:rsid w:val="00965FEC"/>
    <w:rsid w:val="00966352"/>
    <w:rsid w:val="00970F6D"/>
    <w:rsid w:val="009711BF"/>
    <w:rsid w:val="009729C8"/>
    <w:rsid w:val="00973633"/>
    <w:rsid w:val="009743C0"/>
    <w:rsid w:val="00974693"/>
    <w:rsid w:val="00974E66"/>
    <w:rsid w:val="0097677A"/>
    <w:rsid w:val="00976BFF"/>
    <w:rsid w:val="00977B6A"/>
    <w:rsid w:val="00977CBB"/>
    <w:rsid w:val="009803AC"/>
    <w:rsid w:val="009803AF"/>
    <w:rsid w:val="00983316"/>
    <w:rsid w:val="009844FF"/>
    <w:rsid w:val="00984F77"/>
    <w:rsid w:val="0098517F"/>
    <w:rsid w:val="0098536F"/>
    <w:rsid w:val="009854BB"/>
    <w:rsid w:val="00985C2F"/>
    <w:rsid w:val="009876AA"/>
    <w:rsid w:val="00987B84"/>
    <w:rsid w:val="009905E1"/>
    <w:rsid w:val="00991257"/>
    <w:rsid w:val="0099178F"/>
    <w:rsid w:val="009957C4"/>
    <w:rsid w:val="0099592C"/>
    <w:rsid w:val="009969DB"/>
    <w:rsid w:val="00997222"/>
    <w:rsid w:val="009A0327"/>
    <w:rsid w:val="009A0F25"/>
    <w:rsid w:val="009A1389"/>
    <w:rsid w:val="009A2185"/>
    <w:rsid w:val="009A23A4"/>
    <w:rsid w:val="009A25F6"/>
    <w:rsid w:val="009A44AD"/>
    <w:rsid w:val="009A4DFA"/>
    <w:rsid w:val="009A5223"/>
    <w:rsid w:val="009A5AE3"/>
    <w:rsid w:val="009A6141"/>
    <w:rsid w:val="009A7C4F"/>
    <w:rsid w:val="009B0FCB"/>
    <w:rsid w:val="009B1116"/>
    <w:rsid w:val="009B32CE"/>
    <w:rsid w:val="009B34F4"/>
    <w:rsid w:val="009B35DE"/>
    <w:rsid w:val="009B3D61"/>
    <w:rsid w:val="009B3DFB"/>
    <w:rsid w:val="009B5454"/>
    <w:rsid w:val="009B573C"/>
    <w:rsid w:val="009B5871"/>
    <w:rsid w:val="009B7F7A"/>
    <w:rsid w:val="009C00E1"/>
    <w:rsid w:val="009C16DE"/>
    <w:rsid w:val="009C1D23"/>
    <w:rsid w:val="009C235C"/>
    <w:rsid w:val="009C2A07"/>
    <w:rsid w:val="009C3B61"/>
    <w:rsid w:val="009C4932"/>
    <w:rsid w:val="009C6A37"/>
    <w:rsid w:val="009C6FF4"/>
    <w:rsid w:val="009C7C27"/>
    <w:rsid w:val="009D0404"/>
    <w:rsid w:val="009D2180"/>
    <w:rsid w:val="009D21E2"/>
    <w:rsid w:val="009D2DD9"/>
    <w:rsid w:val="009D3B6F"/>
    <w:rsid w:val="009D4627"/>
    <w:rsid w:val="009D6E5B"/>
    <w:rsid w:val="009D7C86"/>
    <w:rsid w:val="009E3D40"/>
    <w:rsid w:val="009E3F3A"/>
    <w:rsid w:val="009E4EA3"/>
    <w:rsid w:val="009E54CE"/>
    <w:rsid w:val="009E57C1"/>
    <w:rsid w:val="009E5886"/>
    <w:rsid w:val="009E6F2D"/>
    <w:rsid w:val="009E7505"/>
    <w:rsid w:val="009E7D80"/>
    <w:rsid w:val="009F0271"/>
    <w:rsid w:val="009F028C"/>
    <w:rsid w:val="009F04E0"/>
    <w:rsid w:val="009F1DE3"/>
    <w:rsid w:val="009F22EF"/>
    <w:rsid w:val="009F2F28"/>
    <w:rsid w:val="009F323D"/>
    <w:rsid w:val="009F38C0"/>
    <w:rsid w:val="009F38EA"/>
    <w:rsid w:val="009F4739"/>
    <w:rsid w:val="009F483C"/>
    <w:rsid w:val="009F49FB"/>
    <w:rsid w:val="009F792D"/>
    <w:rsid w:val="009F7D51"/>
    <w:rsid w:val="00A00946"/>
    <w:rsid w:val="00A032BC"/>
    <w:rsid w:val="00A04053"/>
    <w:rsid w:val="00A0447E"/>
    <w:rsid w:val="00A044B8"/>
    <w:rsid w:val="00A04543"/>
    <w:rsid w:val="00A04AAA"/>
    <w:rsid w:val="00A05835"/>
    <w:rsid w:val="00A069E6"/>
    <w:rsid w:val="00A06DE1"/>
    <w:rsid w:val="00A0757F"/>
    <w:rsid w:val="00A076A1"/>
    <w:rsid w:val="00A12385"/>
    <w:rsid w:val="00A157C9"/>
    <w:rsid w:val="00A15D50"/>
    <w:rsid w:val="00A205B5"/>
    <w:rsid w:val="00A20C2B"/>
    <w:rsid w:val="00A235EF"/>
    <w:rsid w:val="00A23F3B"/>
    <w:rsid w:val="00A24D7A"/>
    <w:rsid w:val="00A25BB1"/>
    <w:rsid w:val="00A25C01"/>
    <w:rsid w:val="00A260E2"/>
    <w:rsid w:val="00A26AAF"/>
    <w:rsid w:val="00A307B0"/>
    <w:rsid w:val="00A30C45"/>
    <w:rsid w:val="00A32F43"/>
    <w:rsid w:val="00A34305"/>
    <w:rsid w:val="00A34586"/>
    <w:rsid w:val="00A349CC"/>
    <w:rsid w:val="00A354C9"/>
    <w:rsid w:val="00A361F4"/>
    <w:rsid w:val="00A3772A"/>
    <w:rsid w:val="00A401EF"/>
    <w:rsid w:val="00A401F8"/>
    <w:rsid w:val="00A41482"/>
    <w:rsid w:val="00A420D9"/>
    <w:rsid w:val="00A428F7"/>
    <w:rsid w:val="00A443CB"/>
    <w:rsid w:val="00A4529E"/>
    <w:rsid w:val="00A45A22"/>
    <w:rsid w:val="00A47D4E"/>
    <w:rsid w:val="00A51138"/>
    <w:rsid w:val="00A517C9"/>
    <w:rsid w:val="00A52257"/>
    <w:rsid w:val="00A52444"/>
    <w:rsid w:val="00A52986"/>
    <w:rsid w:val="00A53D3C"/>
    <w:rsid w:val="00A55746"/>
    <w:rsid w:val="00A56BFD"/>
    <w:rsid w:val="00A5730C"/>
    <w:rsid w:val="00A57392"/>
    <w:rsid w:val="00A57845"/>
    <w:rsid w:val="00A60BC5"/>
    <w:rsid w:val="00A60F49"/>
    <w:rsid w:val="00A61327"/>
    <w:rsid w:val="00A62014"/>
    <w:rsid w:val="00A62FFB"/>
    <w:rsid w:val="00A63D79"/>
    <w:rsid w:val="00A64377"/>
    <w:rsid w:val="00A650F3"/>
    <w:rsid w:val="00A65AF8"/>
    <w:rsid w:val="00A674C7"/>
    <w:rsid w:val="00A704CC"/>
    <w:rsid w:val="00A708C3"/>
    <w:rsid w:val="00A714BF"/>
    <w:rsid w:val="00A71CAD"/>
    <w:rsid w:val="00A71E53"/>
    <w:rsid w:val="00A7385A"/>
    <w:rsid w:val="00A73A8A"/>
    <w:rsid w:val="00A740EA"/>
    <w:rsid w:val="00A7572F"/>
    <w:rsid w:val="00A75E04"/>
    <w:rsid w:val="00A765FA"/>
    <w:rsid w:val="00A775E1"/>
    <w:rsid w:val="00A8127C"/>
    <w:rsid w:val="00A81447"/>
    <w:rsid w:val="00A82855"/>
    <w:rsid w:val="00A82B11"/>
    <w:rsid w:val="00A83490"/>
    <w:rsid w:val="00A8360C"/>
    <w:rsid w:val="00A83772"/>
    <w:rsid w:val="00A84139"/>
    <w:rsid w:val="00A85A97"/>
    <w:rsid w:val="00A86D62"/>
    <w:rsid w:val="00A870F8"/>
    <w:rsid w:val="00A878DC"/>
    <w:rsid w:val="00A87D0E"/>
    <w:rsid w:val="00A91209"/>
    <w:rsid w:val="00A9236C"/>
    <w:rsid w:val="00A93D7B"/>
    <w:rsid w:val="00A95741"/>
    <w:rsid w:val="00A95752"/>
    <w:rsid w:val="00A95876"/>
    <w:rsid w:val="00A95CDC"/>
    <w:rsid w:val="00A96319"/>
    <w:rsid w:val="00A96C44"/>
    <w:rsid w:val="00A97330"/>
    <w:rsid w:val="00A9784A"/>
    <w:rsid w:val="00A97FC4"/>
    <w:rsid w:val="00AA03F6"/>
    <w:rsid w:val="00AA0512"/>
    <w:rsid w:val="00AA0B28"/>
    <w:rsid w:val="00AA0E56"/>
    <w:rsid w:val="00AA1826"/>
    <w:rsid w:val="00AA3233"/>
    <w:rsid w:val="00AA3243"/>
    <w:rsid w:val="00AA4DC6"/>
    <w:rsid w:val="00AA4DD1"/>
    <w:rsid w:val="00AA5002"/>
    <w:rsid w:val="00AA6214"/>
    <w:rsid w:val="00AA73DC"/>
    <w:rsid w:val="00AA7CB5"/>
    <w:rsid w:val="00AB046B"/>
    <w:rsid w:val="00AB0B5A"/>
    <w:rsid w:val="00AB3447"/>
    <w:rsid w:val="00AB3648"/>
    <w:rsid w:val="00AB3A8F"/>
    <w:rsid w:val="00AB53DB"/>
    <w:rsid w:val="00AB69F9"/>
    <w:rsid w:val="00AB6A0C"/>
    <w:rsid w:val="00AB6DCA"/>
    <w:rsid w:val="00AC07ED"/>
    <w:rsid w:val="00AC0E88"/>
    <w:rsid w:val="00AC2A8B"/>
    <w:rsid w:val="00AC438C"/>
    <w:rsid w:val="00AC4C75"/>
    <w:rsid w:val="00AC6454"/>
    <w:rsid w:val="00AD08DC"/>
    <w:rsid w:val="00AD2BEF"/>
    <w:rsid w:val="00AD3AEA"/>
    <w:rsid w:val="00AD4A14"/>
    <w:rsid w:val="00AE3E40"/>
    <w:rsid w:val="00AE4962"/>
    <w:rsid w:val="00AE5FE1"/>
    <w:rsid w:val="00AE6317"/>
    <w:rsid w:val="00AF0697"/>
    <w:rsid w:val="00AF0DF7"/>
    <w:rsid w:val="00AF196B"/>
    <w:rsid w:val="00AF2E3E"/>
    <w:rsid w:val="00AF3130"/>
    <w:rsid w:val="00AF3290"/>
    <w:rsid w:val="00AF420C"/>
    <w:rsid w:val="00AF4DC8"/>
    <w:rsid w:val="00AF5148"/>
    <w:rsid w:val="00AF7E7C"/>
    <w:rsid w:val="00B0065C"/>
    <w:rsid w:val="00B01111"/>
    <w:rsid w:val="00B0274B"/>
    <w:rsid w:val="00B0312A"/>
    <w:rsid w:val="00B03D15"/>
    <w:rsid w:val="00B03F0A"/>
    <w:rsid w:val="00B03FA5"/>
    <w:rsid w:val="00B041AF"/>
    <w:rsid w:val="00B0515C"/>
    <w:rsid w:val="00B05FD9"/>
    <w:rsid w:val="00B06424"/>
    <w:rsid w:val="00B10BEF"/>
    <w:rsid w:val="00B10D38"/>
    <w:rsid w:val="00B11CF7"/>
    <w:rsid w:val="00B11DAB"/>
    <w:rsid w:val="00B11F56"/>
    <w:rsid w:val="00B1333A"/>
    <w:rsid w:val="00B13705"/>
    <w:rsid w:val="00B13A8D"/>
    <w:rsid w:val="00B13CE3"/>
    <w:rsid w:val="00B14FB1"/>
    <w:rsid w:val="00B15986"/>
    <w:rsid w:val="00B15B47"/>
    <w:rsid w:val="00B169C3"/>
    <w:rsid w:val="00B16DFC"/>
    <w:rsid w:val="00B179FD"/>
    <w:rsid w:val="00B20893"/>
    <w:rsid w:val="00B213FD"/>
    <w:rsid w:val="00B2154D"/>
    <w:rsid w:val="00B226EB"/>
    <w:rsid w:val="00B22CC9"/>
    <w:rsid w:val="00B23055"/>
    <w:rsid w:val="00B23E3E"/>
    <w:rsid w:val="00B25E2A"/>
    <w:rsid w:val="00B2616E"/>
    <w:rsid w:val="00B2649D"/>
    <w:rsid w:val="00B26C97"/>
    <w:rsid w:val="00B30680"/>
    <w:rsid w:val="00B307D1"/>
    <w:rsid w:val="00B3111F"/>
    <w:rsid w:val="00B33DBC"/>
    <w:rsid w:val="00B344A1"/>
    <w:rsid w:val="00B34565"/>
    <w:rsid w:val="00B351CA"/>
    <w:rsid w:val="00B355AE"/>
    <w:rsid w:val="00B35A98"/>
    <w:rsid w:val="00B3628D"/>
    <w:rsid w:val="00B36F0C"/>
    <w:rsid w:val="00B36F44"/>
    <w:rsid w:val="00B37771"/>
    <w:rsid w:val="00B37C3C"/>
    <w:rsid w:val="00B40A98"/>
    <w:rsid w:val="00B4167C"/>
    <w:rsid w:val="00B41BA3"/>
    <w:rsid w:val="00B42E72"/>
    <w:rsid w:val="00B42F68"/>
    <w:rsid w:val="00B431B8"/>
    <w:rsid w:val="00B439DF"/>
    <w:rsid w:val="00B4567A"/>
    <w:rsid w:val="00B45E2D"/>
    <w:rsid w:val="00B46FAD"/>
    <w:rsid w:val="00B4708B"/>
    <w:rsid w:val="00B47B9E"/>
    <w:rsid w:val="00B505EB"/>
    <w:rsid w:val="00B5068D"/>
    <w:rsid w:val="00B524A5"/>
    <w:rsid w:val="00B5501B"/>
    <w:rsid w:val="00B56BE6"/>
    <w:rsid w:val="00B57652"/>
    <w:rsid w:val="00B579FD"/>
    <w:rsid w:val="00B61E3A"/>
    <w:rsid w:val="00B61F7A"/>
    <w:rsid w:val="00B6255F"/>
    <w:rsid w:val="00B62851"/>
    <w:rsid w:val="00B62C2F"/>
    <w:rsid w:val="00B6329C"/>
    <w:rsid w:val="00B644FB"/>
    <w:rsid w:val="00B657E4"/>
    <w:rsid w:val="00B65A6C"/>
    <w:rsid w:val="00B66764"/>
    <w:rsid w:val="00B70A80"/>
    <w:rsid w:val="00B71ABA"/>
    <w:rsid w:val="00B72E4E"/>
    <w:rsid w:val="00B739F2"/>
    <w:rsid w:val="00B74CB1"/>
    <w:rsid w:val="00B77FED"/>
    <w:rsid w:val="00B804DD"/>
    <w:rsid w:val="00B81C39"/>
    <w:rsid w:val="00B836A8"/>
    <w:rsid w:val="00B84A0E"/>
    <w:rsid w:val="00B859F3"/>
    <w:rsid w:val="00B868A0"/>
    <w:rsid w:val="00B869B3"/>
    <w:rsid w:val="00B90753"/>
    <w:rsid w:val="00B92AB0"/>
    <w:rsid w:val="00B94177"/>
    <w:rsid w:val="00B9480B"/>
    <w:rsid w:val="00B94A9B"/>
    <w:rsid w:val="00B9504E"/>
    <w:rsid w:val="00B952BD"/>
    <w:rsid w:val="00B969A7"/>
    <w:rsid w:val="00B96D7A"/>
    <w:rsid w:val="00BA0309"/>
    <w:rsid w:val="00BA064F"/>
    <w:rsid w:val="00BA132C"/>
    <w:rsid w:val="00BA1EC6"/>
    <w:rsid w:val="00BA2A21"/>
    <w:rsid w:val="00BA2B73"/>
    <w:rsid w:val="00BA3755"/>
    <w:rsid w:val="00BA37D7"/>
    <w:rsid w:val="00BA396E"/>
    <w:rsid w:val="00BA4E9C"/>
    <w:rsid w:val="00BA6585"/>
    <w:rsid w:val="00BA670E"/>
    <w:rsid w:val="00BB0101"/>
    <w:rsid w:val="00BB1626"/>
    <w:rsid w:val="00BB1B32"/>
    <w:rsid w:val="00BB42E2"/>
    <w:rsid w:val="00BB4D95"/>
    <w:rsid w:val="00BB5DB6"/>
    <w:rsid w:val="00BB6202"/>
    <w:rsid w:val="00BB66DA"/>
    <w:rsid w:val="00BB794D"/>
    <w:rsid w:val="00BC05CD"/>
    <w:rsid w:val="00BC196C"/>
    <w:rsid w:val="00BC2A1C"/>
    <w:rsid w:val="00BC2BD2"/>
    <w:rsid w:val="00BC2EF1"/>
    <w:rsid w:val="00BC3378"/>
    <w:rsid w:val="00BC3D3F"/>
    <w:rsid w:val="00BC3DDF"/>
    <w:rsid w:val="00BC442D"/>
    <w:rsid w:val="00BC4A0E"/>
    <w:rsid w:val="00BC4E1B"/>
    <w:rsid w:val="00BC62E6"/>
    <w:rsid w:val="00BC6339"/>
    <w:rsid w:val="00BC799E"/>
    <w:rsid w:val="00BD1867"/>
    <w:rsid w:val="00BD1F9A"/>
    <w:rsid w:val="00BD32BC"/>
    <w:rsid w:val="00BD34EA"/>
    <w:rsid w:val="00BD4866"/>
    <w:rsid w:val="00BD5D0A"/>
    <w:rsid w:val="00BE0732"/>
    <w:rsid w:val="00BE0740"/>
    <w:rsid w:val="00BE0F7F"/>
    <w:rsid w:val="00BE1504"/>
    <w:rsid w:val="00BE15DE"/>
    <w:rsid w:val="00BE1CA2"/>
    <w:rsid w:val="00BE258D"/>
    <w:rsid w:val="00BE2E7C"/>
    <w:rsid w:val="00BE3952"/>
    <w:rsid w:val="00BE3A1F"/>
    <w:rsid w:val="00BE422A"/>
    <w:rsid w:val="00BE57AB"/>
    <w:rsid w:val="00BE5B35"/>
    <w:rsid w:val="00BE5F1E"/>
    <w:rsid w:val="00BE61B8"/>
    <w:rsid w:val="00BE6AA0"/>
    <w:rsid w:val="00BE77B8"/>
    <w:rsid w:val="00BF29E2"/>
    <w:rsid w:val="00BF2DCE"/>
    <w:rsid w:val="00BF3439"/>
    <w:rsid w:val="00BF4CE1"/>
    <w:rsid w:val="00C00615"/>
    <w:rsid w:val="00C030BF"/>
    <w:rsid w:val="00C03290"/>
    <w:rsid w:val="00C03E79"/>
    <w:rsid w:val="00C04D5E"/>
    <w:rsid w:val="00C056EF"/>
    <w:rsid w:val="00C07501"/>
    <w:rsid w:val="00C07A2E"/>
    <w:rsid w:val="00C1046C"/>
    <w:rsid w:val="00C105B7"/>
    <w:rsid w:val="00C11426"/>
    <w:rsid w:val="00C11C09"/>
    <w:rsid w:val="00C13003"/>
    <w:rsid w:val="00C1301B"/>
    <w:rsid w:val="00C1421B"/>
    <w:rsid w:val="00C15771"/>
    <w:rsid w:val="00C159C3"/>
    <w:rsid w:val="00C15D42"/>
    <w:rsid w:val="00C16266"/>
    <w:rsid w:val="00C16996"/>
    <w:rsid w:val="00C202DA"/>
    <w:rsid w:val="00C20973"/>
    <w:rsid w:val="00C20B19"/>
    <w:rsid w:val="00C21339"/>
    <w:rsid w:val="00C227CC"/>
    <w:rsid w:val="00C235B6"/>
    <w:rsid w:val="00C24766"/>
    <w:rsid w:val="00C25422"/>
    <w:rsid w:val="00C25EF4"/>
    <w:rsid w:val="00C31312"/>
    <w:rsid w:val="00C3281C"/>
    <w:rsid w:val="00C33D03"/>
    <w:rsid w:val="00C341E7"/>
    <w:rsid w:val="00C37787"/>
    <w:rsid w:val="00C40FBF"/>
    <w:rsid w:val="00C41700"/>
    <w:rsid w:val="00C429B2"/>
    <w:rsid w:val="00C4332C"/>
    <w:rsid w:val="00C43389"/>
    <w:rsid w:val="00C43E75"/>
    <w:rsid w:val="00C4423C"/>
    <w:rsid w:val="00C449F3"/>
    <w:rsid w:val="00C45624"/>
    <w:rsid w:val="00C459DF"/>
    <w:rsid w:val="00C47200"/>
    <w:rsid w:val="00C47316"/>
    <w:rsid w:val="00C47326"/>
    <w:rsid w:val="00C50EC2"/>
    <w:rsid w:val="00C51104"/>
    <w:rsid w:val="00C51CD1"/>
    <w:rsid w:val="00C520D3"/>
    <w:rsid w:val="00C525A4"/>
    <w:rsid w:val="00C53A71"/>
    <w:rsid w:val="00C5536A"/>
    <w:rsid w:val="00C608C8"/>
    <w:rsid w:val="00C633B1"/>
    <w:rsid w:val="00C635B2"/>
    <w:rsid w:val="00C63CD9"/>
    <w:rsid w:val="00C63ECE"/>
    <w:rsid w:val="00C648B3"/>
    <w:rsid w:val="00C649F3"/>
    <w:rsid w:val="00C655B9"/>
    <w:rsid w:val="00C65771"/>
    <w:rsid w:val="00C659BF"/>
    <w:rsid w:val="00C659FC"/>
    <w:rsid w:val="00C669A0"/>
    <w:rsid w:val="00C66E17"/>
    <w:rsid w:val="00C66EB2"/>
    <w:rsid w:val="00C67026"/>
    <w:rsid w:val="00C67C24"/>
    <w:rsid w:val="00C71C4B"/>
    <w:rsid w:val="00C7242F"/>
    <w:rsid w:val="00C742D7"/>
    <w:rsid w:val="00C74AD2"/>
    <w:rsid w:val="00C75487"/>
    <w:rsid w:val="00C7686B"/>
    <w:rsid w:val="00C7691B"/>
    <w:rsid w:val="00C77CB4"/>
    <w:rsid w:val="00C80973"/>
    <w:rsid w:val="00C810D1"/>
    <w:rsid w:val="00C817B4"/>
    <w:rsid w:val="00C82017"/>
    <w:rsid w:val="00C82E4F"/>
    <w:rsid w:val="00C82FC5"/>
    <w:rsid w:val="00C83B83"/>
    <w:rsid w:val="00C84F18"/>
    <w:rsid w:val="00C84F69"/>
    <w:rsid w:val="00C85D12"/>
    <w:rsid w:val="00C86E4D"/>
    <w:rsid w:val="00C879B7"/>
    <w:rsid w:val="00C92B06"/>
    <w:rsid w:val="00C92CA1"/>
    <w:rsid w:val="00C92D80"/>
    <w:rsid w:val="00C93549"/>
    <w:rsid w:val="00C94C95"/>
    <w:rsid w:val="00C951C6"/>
    <w:rsid w:val="00C95326"/>
    <w:rsid w:val="00C9608B"/>
    <w:rsid w:val="00C97B1F"/>
    <w:rsid w:val="00C97B32"/>
    <w:rsid w:val="00C97C15"/>
    <w:rsid w:val="00C97C21"/>
    <w:rsid w:val="00CA0871"/>
    <w:rsid w:val="00CA0F89"/>
    <w:rsid w:val="00CA19BB"/>
    <w:rsid w:val="00CA259D"/>
    <w:rsid w:val="00CA26F2"/>
    <w:rsid w:val="00CA358B"/>
    <w:rsid w:val="00CA3E2B"/>
    <w:rsid w:val="00CA4035"/>
    <w:rsid w:val="00CA5289"/>
    <w:rsid w:val="00CA532F"/>
    <w:rsid w:val="00CA6D37"/>
    <w:rsid w:val="00CA70DD"/>
    <w:rsid w:val="00CA767C"/>
    <w:rsid w:val="00CA77C3"/>
    <w:rsid w:val="00CA7832"/>
    <w:rsid w:val="00CA7AE5"/>
    <w:rsid w:val="00CA7CE9"/>
    <w:rsid w:val="00CA7F83"/>
    <w:rsid w:val="00CB0CF6"/>
    <w:rsid w:val="00CB12AA"/>
    <w:rsid w:val="00CB1470"/>
    <w:rsid w:val="00CB21A8"/>
    <w:rsid w:val="00CB2909"/>
    <w:rsid w:val="00CB3CE4"/>
    <w:rsid w:val="00CB3D98"/>
    <w:rsid w:val="00CB61C8"/>
    <w:rsid w:val="00CB745F"/>
    <w:rsid w:val="00CC34AA"/>
    <w:rsid w:val="00CC39C8"/>
    <w:rsid w:val="00CC3B57"/>
    <w:rsid w:val="00CC4266"/>
    <w:rsid w:val="00CC4E90"/>
    <w:rsid w:val="00CC5821"/>
    <w:rsid w:val="00CC604B"/>
    <w:rsid w:val="00CC6CCE"/>
    <w:rsid w:val="00CC7A64"/>
    <w:rsid w:val="00CD0DAD"/>
    <w:rsid w:val="00CD11C4"/>
    <w:rsid w:val="00CD1293"/>
    <w:rsid w:val="00CD2EE9"/>
    <w:rsid w:val="00CD3B99"/>
    <w:rsid w:val="00CD5C36"/>
    <w:rsid w:val="00CD5DE7"/>
    <w:rsid w:val="00CD69D8"/>
    <w:rsid w:val="00CD6E93"/>
    <w:rsid w:val="00CD729A"/>
    <w:rsid w:val="00CD7E42"/>
    <w:rsid w:val="00CE030B"/>
    <w:rsid w:val="00CE0ECF"/>
    <w:rsid w:val="00CE1880"/>
    <w:rsid w:val="00CE3586"/>
    <w:rsid w:val="00CE4391"/>
    <w:rsid w:val="00CE5456"/>
    <w:rsid w:val="00CE655A"/>
    <w:rsid w:val="00CE6D08"/>
    <w:rsid w:val="00CE73C5"/>
    <w:rsid w:val="00CF0136"/>
    <w:rsid w:val="00CF0311"/>
    <w:rsid w:val="00CF12FD"/>
    <w:rsid w:val="00CF1458"/>
    <w:rsid w:val="00CF15D9"/>
    <w:rsid w:val="00CF1B71"/>
    <w:rsid w:val="00CF27BD"/>
    <w:rsid w:val="00CF39D8"/>
    <w:rsid w:val="00CF3AD4"/>
    <w:rsid w:val="00CF727D"/>
    <w:rsid w:val="00D004DC"/>
    <w:rsid w:val="00D0154A"/>
    <w:rsid w:val="00D01566"/>
    <w:rsid w:val="00D02D2A"/>
    <w:rsid w:val="00D11C6B"/>
    <w:rsid w:val="00D125EB"/>
    <w:rsid w:val="00D129A4"/>
    <w:rsid w:val="00D13DF5"/>
    <w:rsid w:val="00D14BE2"/>
    <w:rsid w:val="00D15008"/>
    <w:rsid w:val="00D16849"/>
    <w:rsid w:val="00D20DEB"/>
    <w:rsid w:val="00D21665"/>
    <w:rsid w:val="00D21E4A"/>
    <w:rsid w:val="00D2231A"/>
    <w:rsid w:val="00D226EC"/>
    <w:rsid w:val="00D22876"/>
    <w:rsid w:val="00D22F16"/>
    <w:rsid w:val="00D23033"/>
    <w:rsid w:val="00D23771"/>
    <w:rsid w:val="00D23991"/>
    <w:rsid w:val="00D23F42"/>
    <w:rsid w:val="00D24C9F"/>
    <w:rsid w:val="00D24F46"/>
    <w:rsid w:val="00D2550E"/>
    <w:rsid w:val="00D2599C"/>
    <w:rsid w:val="00D2637E"/>
    <w:rsid w:val="00D273BD"/>
    <w:rsid w:val="00D274BD"/>
    <w:rsid w:val="00D2783D"/>
    <w:rsid w:val="00D27AAA"/>
    <w:rsid w:val="00D3101B"/>
    <w:rsid w:val="00D31176"/>
    <w:rsid w:val="00D32CD3"/>
    <w:rsid w:val="00D338ED"/>
    <w:rsid w:val="00D33A5D"/>
    <w:rsid w:val="00D3467C"/>
    <w:rsid w:val="00D34A43"/>
    <w:rsid w:val="00D36428"/>
    <w:rsid w:val="00D379CF"/>
    <w:rsid w:val="00D41146"/>
    <w:rsid w:val="00D414DB"/>
    <w:rsid w:val="00D42758"/>
    <w:rsid w:val="00D43AC0"/>
    <w:rsid w:val="00D44C43"/>
    <w:rsid w:val="00D470C8"/>
    <w:rsid w:val="00D4793A"/>
    <w:rsid w:val="00D529CB"/>
    <w:rsid w:val="00D52A57"/>
    <w:rsid w:val="00D53CCB"/>
    <w:rsid w:val="00D54BCB"/>
    <w:rsid w:val="00D55FCC"/>
    <w:rsid w:val="00D56CA4"/>
    <w:rsid w:val="00D60E9A"/>
    <w:rsid w:val="00D6230E"/>
    <w:rsid w:val="00D629B4"/>
    <w:rsid w:val="00D62A59"/>
    <w:rsid w:val="00D636BB"/>
    <w:rsid w:val="00D64849"/>
    <w:rsid w:val="00D70999"/>
    <w:rsid w:val="00D724E7"/>
    <w:rsid w:val="00D730A8"/>
    <w:rsid w:val="00D73D6A"/>
    <w:rsid w:val="00D74610"/>
    <w:rsid w:val="00D74784"/>
    <w:rsid w:val="00D74D4B"/>
    <w:rsid w:val="00D7545C"/>
    <w:rsid w:val="00D75EDC"/>
    <w:rsid w:val="00D76B2B"/>
    <w:rsid w:val="00D80CB1"/>
    <w:rsid w:val="00D812E5"/>
    <w:rsid w:val="00D82090"/>
    <w:rsid w:val="00D8279D"/>
    <w:rsid w:val="00D82998"/>
    <w:rsid w:val="00D83382"/>
    <w:rsid w:val="00D845E7"/>
    <w:rsid w:val="00D850E7"/>
    <w:rsid w:val="00D85756"/>
    <w:rsid w:val="00D8785B"/>
    <w:rsid w:val="00D90890"/>
    <w:rsid w:val="00D911D1"/>
    <w:rsid w:val="00D91654"/>
    <w:rsid w:val="00D91A48"/>
    <w:rsid w:val="00D92ED5"/>
    <w:rsid w:val="00D94D41"/>
    <w:rsid w:val="00DA24DE"/>
    <w:rsid w:val="00DA41AE"/>
    <w:rsid w:val="00DA4485"/>
    <w:rsid w:val="00DA4C6D"/>
    <w:rsid w:val="00DA60D1"/>
    <w:rsid w:val="00DA6E57"/>
    <w:rsid w:val="00DA7D5E"/>
    <w:rsid w:val="00DB0243"/>
    <w:rsid w:val="00DB0DB2"/>
    <w:rsid w:val="00DB0DEE"/>
    <w:rsid w:val="00DB39D1"/>
    <w:rsid w:val="00DB3EAB"/>
    <w:rsid w:val="00DB5AEA"/>
    <w:rsid w:val="00DB6D96"/>
    <w:rsid w:val="00DB6F18"/>
    <w:rsid w:val="00DB6F28"/>
    <w:rsid w:val="00DB7618"/>
    <w:rsid w:val="00DC05AF"/>
    <w:rsid w:val="00DC10E9"/>
    <w:rsid w:val="00DC1D2B"/>
    <w:rsid w:val="00DC1D67"/>
    <w:rsid w:val="00DC3570"/>
    <w:rsid w:val="00DC477B"/>
    <w:rsid w:val="00DC4F27"/>
    <w:rsid w:val="00DC5743"/>
    <w:rsid w:val="00DC76AA"/>
    <w:rsid w:val="00DC7989"/>
    <w:rsid w:val="00DC7A03"/>
    <w:rsid w:val="00DD2026"/>
    <w:rsid w:val="00DD2324"/>
    <w:rsid w:val="00DD27D7"/>
    <w:rsid w:val="00DD30C1"/>
    <w:rsid w:val="00DD31F4"/>
    <w:rsid w:val="00DD42BA"/>
    <w:rsid w:val="00DD460F"/>
    <w:rsid w:val="00DD476A"/>
    <w:rsid w:val="00DD4887"/>
    <w:rsid w:val="00DD4E32"/>
    <w:rsid w:val="00DD4EFE"/>
    <w:rsid w:val="00DD5596"/>
    <w:rsid w:val="00DD61A2"/>
    <w:rsid w:val="00DD6B21"/>
    <w:rsid w:val="00DD7F77"/>
    <w:rsid w:val="00DE0AFB"/>
    <w:rsid w:val="00DE14BC"/>
    <w:rsid w:val="00DE2445"/>
    <w:rsid w:val="00DE2876"/>
    <w:rsid w:val="00DE40C5"/>
    <w:rsid w:val="00DE5788"/>
    <w:rsid w:val="00DE62F8"/>
    <w:rsid w:val="00DE6FA4"/>
    <w:rsid w:val="00DE783D"/>
    <w:rsid w:val="00DE7A8B"/>
    <w:rsid w:val="00DE7CDB"/>
    <w:rsid w:val="00DE7FAD"/>
    <w:rsid w:val="00DF0E02"/>
    <w:rsid w:val="00DF1218"/>
    <w:rsid w:val="00DF1464"/>
    <w:rsid w:val="00DF1958"/>
    <w:rsid w:val="00DF22EA"/>
    <w:rsid w:val="00DF27D9"/>
    <w:rsid w:val="00DF28CE"/>
    <w:rsid w:val="00DF2D29"/>
    <w:rsid w:val="00DF39E4"/>
    <w:rsid w:val="00DF3C6B"/>
    <w:rsid w:val="00DF3E94"/>
    <w:rsid w:val="00DF5D45"/>
    <w:rsid w:val="00DF74AA"/>
    <w:rsid w:val="00E0318D"/>
    <w:rsid w:val="00E03EBE"/>
    <w:rsid w:val="00E0438D"/>
    <w:rsid w:val="00E05F27"/>
    <w:rsid w:val="00E07FCC"/>
    <w:rsid w:val="00E106E8"/>
    <w:rsid w:val="00E10702"/>
    <w:rsid w:val="00E11E1F"/>
    <w:rsid w:val="00E12AA5"/>
    <w:rsid w:val="00E13347"/>
    <w:rsid w:val="00E13B14"/>
    <w:rsid w:val="00E13D3F"/>
    <w:rsid w:val="00E1431D"/>
    <w:rsid w:val="00E154F9"/>
    <w:rsid w:val="00E159DB"/>
    <w:rsid w:val="00E1647B"/>
    <w:rsid w:val="00E168B1"/>
    <w:rsid w:val="00E16EB1"/>
    <w:rsid w:val="00E172C6"/>
    <w:rsid w:val="00E2032B"/>
    <w:rsid w:val="00E20829"/>
    <w:rsid w:val="00E20BC2"/>
    <w:rsid w:val="00E22B9B"/>
    <w:rsid w:val="00E22E92"/>
    <w:rsid w:val="00E231D7"/>
    <w:rsid w:val="00E232D6"/>
    <w:rsid w:val="00E25405"/>
    <w:rsid w:val="00E25FB4"/>
    <w:rsid w:val="00E26277"/>
    <w:rsid w:val="00E266AF"/>
    <w:rsid w:val="00E26FF7"/>
    <w:rsid w:val="00E277A0"/>
    <w:rsid w:val="00E27B3F"/>
    <w:rsid w:val="00E30E96"/>
    <w:rsid w:val="00E34CA2"/>
    <w:rsid w:val="00E34D99"/>
    <w:rsid w:val="00E351C9"/>
    <w:rsid w:val="00E35CF5"/>
    <w:rsid w:val="00E37D49"/>
    <w:rsid w:val="00E4229D"/>
    <w:rsid w:val="00E43D3B"/>
    <w:rsid w:val="00E452EC"/>
    <w:rsid w:val="00E45303"/>
    <w:rsid w:val="00E4591E"/>
    <w:rsid w:val="00E46BB8"/>
    <w:rsid w:val="00E47D3B"/>
    <w:rsid w:val="00E47ED9"/>
    <w:rsid w:val="00E50869"/>
    <w:rsid w:val="00E51010"/>
    <w:rsid w:val="00E522AE"/>
    <w:rsid w:val="00E52377"/>
    <w:rsid w:val="00E52DCB"/>
    <w:rsid w:val="00E53CE6"/>
    <w:rsid w:val="00E53DB5"/>
    <w:rsid w:val="00E543C4"/>
    <w:rsid w:val="00E54A20"/>
    <w:rsid w:val="00E56D5C"/>
    <w:rsid w:val="00E5739F"/>
    <w:rsid w:val="00E577E8"/>
    <w:rsid w:val="00E60846"/>
    <w:rsid w:val="00E638FC"/>
    <w:rsid w:val="00E65838"/>
    <w:rsid w:val="00E6585A"/>
    <w:rsid w:val="00E7004E"/>
    <w:rsid w:val="00E700CD"/>
    <w:rsid w:val="00E712FE"/>
    <w:rsid w:val="00E72089"/>
    <w:rsid w:val="00E72262"/>
    <w:rsid w:val="00E741E2"/>
    <w:rsid w:val="00E74778"/>
    <w:rsid w:val="00E751D4"/>
    <w:rsid w:val="00E752CA"/>
    <w:rsid w:val="00E761FC"/>
    <w:rsid w:val="00E76B97"/>
    <w:rsid w:val="00E76C27"/>
    <w:rsid w:val="00E76F53"/>
    <w:rsid w:val="00E808F0"/>
    <w:rsid w:val="00E81446"/>
    <w:rsid w:val="00E835E0"/>
    <w:rsid w:val="00E85E68"/>
    <w:rsid w:val="00E86C3D"/>
    <w:rsid w:val="00E900D8"/>
    <w:rsid w:val="00E90F96"/>
    <w:rsid w:val="00E9166E"/>
    <w:rsid w:val="00E93AB4"/>
    <w:rsid w:val="00E946A4"/>
    <w:rsid w:val="00E94D08"/>
    <w:rsid w:val="00E95C91"/>
    <w:rsid w:val="00E96B21"/>
    <w:rsid w:val="00EA0BEC"/>
    <w:rsid w:val="00EA17D4"/>
    <w:rsid w:val="00EA3AA4"/>
    <w:rsid w:val="00EA5254"/>
    <w:rsid w:val="00EA52E5"/>
    <w:rsid w:val="00EA5C2E"/>
    <w:rsid w:val="00EA65D3"/>
    <w:rsid w:val="00EB00C2"/>
    <w:rsid w:val="00EB0108"/>
    <w:rsid w:val="00EB1771"/>
    <w:rsid w:val="00EB19AB"/>
    <w:rsid w:val="00EB1F73"/>
    <w:rsid w:val="00EB300A"/>
    <w:rsid w:val="00EB3717"/>
    <w:rsid w:val="00EB4CF2"/>
    <w:rsid w:val="00EB5E3A"/>
    <w:rsid w:val="00EB6EBA"/>
    <w:rsid w:val="00EB74CA"/>
    <w:rsid w:val="00EB758E"/>
    <w:rsid w:val="00EB7691"/>
    <w:rsid w:val="00EB7B5F"/>
    <w:rsid w:val="00EB7F10"/>
    <w:rsid w:val="00EC0230"/>
    <w:rsid w:val="00EC0ED5"/>
    <w:rsid w:val="00EC18D9"/>
    <w:rsid w:val="00EC201E"/>
    <w:rsid w:val="00EC2B67"/>
    <w:rsid w:val="00EC2F71"/>
    <w:rsid w:val="00EC34FB"/>
    <w:rsid w:val="00EC4320"/>
    <w:rsid w:val="00EC6574"/>
    <w:rsid w:val="00EC65C1"/>
    <w:rsid w:val="00EC7B59"/>
    <w:rsid w:val="00EC7BF4"/>
    <w:rsid w:val="00EC7CB8"/>
    <w:rsid w:val="00ED0B57"/>
    <w:rsid w:val="00ED1A8E"/>
    <w:rsid w:val="00ED3668"/>
    <w:rsid w:val="00ED3E6F"/>
    <w:rsid w:val="00ED4091"/>
    <w:rsid w:val="00ED5137"/>
    <w:rsid w:val="00ED5ABE"/>
    <w:rsid w:val="00ED5E28"/>
    <w:rsid w:val="00ED6502"/>
    <w:rsid w:val="00ED6756"/>
    <w:rsid w:val="00ED7B67"/>
    <w:rsid w:val="00EE06FB"/>
    <w:rsid w:val="00EE0FFE"/>
    <w:rsid w:val="00EE1D6D"/>
    <w:rsid w:val="00EE3840"/>
    <w:rsid w:val="00EE3B1E"/>
    <w:rsid w:val="00EE4557"/>
    <w:rsid w:val="00EE4850"/>
    <w:rsid w:val="00EE5765"/>
    <w:rsid w:val="00EF1FDE"/>
    <w:rsid w:val="00EF42FB"/>
    <w:rsid w:val="00EF483B"/>
    <w:rsid w:val="00EF4841"/>
    <w:rsid w:val="00EF4B1E"/>
    <w:rsid w:val="00EF4C26"/>
    <w:rsid w:val="00EF4D11"/>
    <w:rsid w:val="00EF55A8"/>
    <w:rsid w:val="00EF627B"/>
    <w:rsid w:val="00EF6DF4"/>
    <w:rsid w:val="00EF6F0D"/>
    <w:rsid w:val="00F00E27"/>
    <w:rsid w:val="00F018C0"/>
    <w:rsid w:val="00F019AE"/>
    <w:rsid w:val="00F02408"/>
    <w:rsid w:val="00F0260D"/>
    <w:rsid w:val="00F03823"/>
    <w:rsid w:val="00F04F3F"/>
    <w:rsid w:val="00F05C67"/>
    <w:rsid w:val="00F0665E"/>
    <w:rsid w:val="00F06BD9"/>
    <w:rsid w:val="00F104BF"/>
    <w:rsid w:val="00F10C98"/>
    <w:rsid w:val="00F112E4"/>
    <w:rsid w:val="00F124AC"/>
    <w:rsid w:val="00F129BC"/>
    <w:rsid w:val="00F135E0"/>
    <w:rsid w:val="00F13E58"/>
    <w:rsid w:val="00F153A0"/>
    <w:rsid w:val="00F15497"/>
    <w:rsid w:val="00F156C5"/>
    <w:rsid w:val="00F169EE"/>
    <w:rsid w:val="00F17805"/>
    <w:rsid w:val="00F17EEE"/>
    <w:rsid w:val="00F20DBE"/>
    <w:rsid w:val="00F20E70"/>
    <w:rsid w:val="00F218F2"/>
    <w:rsid w:val="00F228A7"/>
    <w:rsid w:val="00F2291C"/>
    <w:rsid w:val="00F245C1"/>
    <w:rsid w:val="00F245EF"/>
    <w:rsid w:val="00F24C37"/>
    <w:rsid w:val="00F25647"/>
    <w:rsid w:val="00F26832"/>
    <w:rsid w:val="00F27FB0"/>
    <w:rsid w:val="00F31A4E"/>
    <w:rsid w:val="00F32F1B"/>
    <w:rsid w:val="00F33839"/>
    <w:rsid w:val="00F33ADD"/>
    <w:rsid w:val="00F33CB7"/>
    <w:rsid w:val="00F34778"/>
    <w:rsid w:val="00F350DC"/>
    <w:rsid w:val="00F352BF"/>
    <w:rsid w:val="00F35414"/>
    <w:rsid w:val="00F37355"/>
    <w:rsid w:val="00F40E0F"/>
    <w:rsid w:val="00F4345D"/>
    <w:rsid w:val="00F44355"/>
    <w:rsid w:val="00F45E63"/>
    <w:rsid w:val="00F46428"/>
    <w:rsid w:val="00F46DA3"/>
    <w:rsid w:val="00F470B9"/>
    <w:rsid w:val="00F51960"/>
    <w:rsid w:val="00F51DFC"/>
    <w:rsid w:val="00F51E48"/>
    <w:rsid w:val="00F52794"/>
    <w:rsid w:val="00F52859"/>
    <w:rsid w:val="00F52A34"/>
    <w:rsid w:val="00F5675D"/>
    <w:rsid w:val="00F60B6F"/>
    <w:rsid w:val="00F60E50"/>
    <w:rsid w:val="00F62F2B"/>
    <w:rsid w:val="00F63F76"/>
    <w:rsid w:val="00F659BF"/>
    <w:rsid w:val="00F713D8"/>
    <w:rsid w:val="00F71815"/>
    <w:rsid w:val="00F72111"/>
    <w:rsid w:val="00F72A42"/>
    <w:rsid w:val="00F72E9F"/>
    <w:rsid w:val="00F74071"/>
    <w:rsid w:val="00F756BA"/>
    <w:rsid w:val="00F7570D"/>
    <w:rsid w:val="00F7580F"/>
    <w:rsid w:val="00F75881"/>
    <w:rsid w:val="00F80A19"/>
    <w:rsid w:val="00F8121D"/>
    <w:rsid w:val="00F829AC"/>
    <w:rsid w:val="00F82F44"/>
    <w:rsid w:val="00F83138"/>
    <w:rsid w:val="00F831A2"/>
    <w:rsid w:val="00F83699"/>
    <w:rsid w:val="00F83B96"/>
    <w:rsid w:val="00F83C5D"/>
    <w:rsid w:val="00F83ED6"/>
    <w:rsid w:val="00F843DA"/>
    <w:rsid w:val="00F848E5"/>
    <w:rsid w:val="00F84B73"/>
    <w:rsid w:val="00F85E7B"/>
    <w:rsid w:val="00F8661B"/>
    <w:rsid w:val="00F86F07"/>
    <w:rsid w:val="00F87343"/>
    <w:rsid w:val="00F90C43"/>
    <w:rsid w:val="00F910FB"/>
    <w:rsid w:val="00F916C4"/>
    <w:rsid w:val="00F92155"/>
    <w:rsid w:val="00F9779C"/>
    <w:rsid w:val="00F9779D"/>
    <w:rsid w:val="00FA021C"/>
    <w:rsid w:val="00FA154E"/>
    <w:rsid w:val="00FA1FCD"/>
    <w:rsid w:val="00FA471D"/>
    <w:rsid w:val="00FA47B0"/>
    <w:rsid w:val="00FA508F"/>
    <w:rsid w:val="00FA5CA3"/>
    <w:rsid w:val="00FA6746"/>
    <w:rsid w:val="00FA6A4D"/>
    <w:rsid w:val="00FA70DB"/>
    <w:rsid w:val="00FB0AC6"/>
    <w:rsid w:val="00FB11A4"/>
    <w:rsid w:val="00FB3688"/>
    <w:rsid w:val="00FB519B"/>
    <w:rsid w:val="00FB666B"/>
    <w:rsid w:val="00FC06FF"/>
    <w:rsid w:val="00FC1796"/>
    <w:rsid w:val="00FC1C9E"/>
    <w:rsid w:val="00FC1E7D"/>
    <w:rsid w:val="00FC26FD"/>
    <w:rsid w:val="00FC3FDA"/>
    <w:rsid w:val="00FC4101"/>
    <w:rsid w:val="00FC4AAF"/>
    <w:rsid w:val="00FC53CA"/>
    <w:rsid w:val="00FC5593"/>
    <w:rsid w:val="00FC573A"/>
    <w:rsid w:val="00FC6308"/>
    <w:rsid w:val="00FC66A6"/>
    <w:rsid w:val="00FC709E"/>
    <w:rsid w:val="00FC7575"/>
    <w:rsid w:val="00FC7E2D"/>
    <w:rsid w:val="00FD001B"/>
    <w:rsid w:val="00FD0D31"/>
    <w:rsid w:val="00FD1145"/>
    <w:rsid w:val="00FD15CF"/>
    <w:rsid w:val="00FD3543"/>
    <w:rsid w:val="00FD4728"/>
    <w:rsid w:val="00FD48F7"/>
    <w:rsid w:val="00FD4C62"/>
    <w:rsid w:val="00FD5166"/>
    <w:rsid w:val="00FD5481"/>
    <w:rsid w:val="00FD5FC1"/>
    <w:rsid w:val="00FD62C3"/>
    <w:rsid w:val="00FD76DA"/>
    <w:rsid w:val="00FD7764"/>
    <w:rsid w:val="00FD794D"/>
    <w:rsid w:val="00FE0BBE"/>
    <w:rsid w:val="00FE1629"/>
    <w:rsid w:val="00FE270A"/>
    <w:rsid w:val="00FE2FFC"/>
    <w:rsid w:val="00FE3466"/>
    <w:rsid w:val="00FE448C"/>
    <w:rsid w:val="00FE4CB4"/>
    <w:rsid w:val="00FE5A54"/>
    <w:rsid w:val="00FF1318"/>
    <w:rsid w:val="00FF15D6"/>
    <w:rsid w:val="00FF1B16"/>
    <w:rsid w:val="00FF268C"/>
    <w:rsid w:val="00FF3125"/>
    <w:rsid w:val="00FF32C8"/>
    <w:rsid w:val="00FF424D"/>
    <w:rsid w:val="00FF4E57"/>
    <w:rsid w:val="00FF5259"/>
    <w:rsid w:val="00FF64B3"/>
    <w:rsid w:val="00FF6A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2"/>
      <o:rules v:ext="edit">
        <o:r id="V:Rule1" type="connector" idref="#_x0000_s2060"/>
      </o:rules>
    </o:shapelayout>
  </w:shapeDefaults>
  <w:decimalSymbol w:val="."/>
  <w:listSeparator w:val=","/>
  <w14:docId w14:val="0026F2A7"/>
  <w15:docId w15:val="{22D90875-658B-473D-A0A3-F031609EE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2BD2"/>
  </w:style>
  <w:style w:type="paragraph" w:styleId="Heading1">
    <w:name w:val="heading 1"/>
    <w:basedOn w:val="Normal"/>
    <w:next w:val="Normal"/>
    <w:link w:val="Heading1Char"/>
    <w:uiPriority w:val="9"/>
    <w:qFormat/>
    <w:rsid w:val="00C47200"/>
    <w:pPr>
      <w:keepNext/>
      <w:keepLines/>
      <w:spacing w:before="120" w:after="0"/>
      <w:outlineLvl w:val="0"/>
    </w:pPr>
    <w:rPr>
      <w:rFonts w:asciiTheme="majorBidi" w:eastAsiaTheme="majorEastAsia" w:hAnsiTheme="majorBidi" w:cstheme="majorBidi"/>
      <w:b/>
      <w:bCs/>
      <w:sz w:val="28"/>
      <w:szCs w:val="28"/>
    </w:rPr>
  </w:style>
  <w:style w:type="paragraph" w:styleId="Heading2">
    <w:name w:val="heading 2"/>
    <w:basedOn w:val="Normal"/>
    <w:next w:val="Normal"/>
    <w:link w:val="Heading2Char"/>
    <w:uiPriority w:val="9"/>
    <w:unhideWhenUsed/>
    <w:qFormat/>
    <w:rsid w:val="00C47200"/>
    <w:pPr>
      <w:keepNext/>
      <w:keepLines/>
      <w:spacing w:before="200" w:after="0"/>
      <w:outlineLvl w:val="1"/>
    </w:pPr>
    <w:rPr>
      <w:rFonts w:asciiTheme="majorBidi" w:eastAsiaTheme="majorEastAsia" w:hAnsiTheme="majorBidi" w:cstheme="majorBidi"/>
      <w:b/>
      <w:bCs/>
      <w:sz w:val="24"/>
      <w:szCs w:val="24"/>
    </w:rPr>
  </w:style>
  <w:style w:type="paragraph" w:styleId="Heading3">
    <w:name w:val="heading 3"/>
    <w:basedOn w:val="Normal"/>
    <w:next w:val="Normal"/>
    <w:link w:val="Heading3Char"/>
    <w:uiPriority w:val="9"/>
    <w:unhideWhenUsed/>
    <w:qFormat/>
    <w:rsid w:val="00B01111"/>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3E73F6"/>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5AAB"/>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5592"/>
    <w:pPr>
      <w:ind w:left="720"/>
      <w:contextualSpacing/>
    </w:pPr>
  </w:style>
  <w:style w:type="character" w:customStyle="1" w:styleId="id4b">
    <w:name w:val="id4b"/>
    <w:basedOn w:val="DefaultParagraphFont"/>
    <w:rsid w:val="005F2BEF"/>
  </w:style>
  <w:style w:type="paragraph" w:styleId="Header">
    <w:name w:val="header"/>
    <w:basedOn w:val="Normal"/>
    <w:link w:val="HeaderChar"/>
    <w:uiPriority w:val="99"/>
    <w:unhideWhenUsed/>
    <w:rsid w:val="00086765"/>
    <w:pPr>
      <w:tabs>
        <w:tab w:val="center" w:pos="4320"/>
        <w:tab w:val="right" w:pos="8640"/>
      </w:tabs>
      <w:spacing w:after="0" w:line="240" w:lineRule="auto"/>
    </w:pPr>
  </w:style>
  <w:style w:type="character" w:customStyle="1" w:styleId="HeaderChar">
    <w:name w:val="Header Char"/>
    <w:basedOn w:val="DefaultParagraphFont"/>
    <w:link w:val="Header"/>
    <w:uiPriority w:val="99"/>
    <w:rsid w:val="00086765"/>
  </w:style>
  <w:style w:type="paragraph" w:styleId="Footer">
    <w:name w:val="footer"/>
    <w:basedOn w:val="Normal"/>
    <w:link w:val="FooterChar"/>
    <w:uiPriority w:val="99"/>
    <w:unhideWhenUsed/>
    <w:qFormat/>
    <w:rsid w:val="00086765"/>
    <w:pPr>
      <w:tabs>
        <w:tab w:val="center" w:pos="4320"/>
        <w:tab w:val="right" w:pos="8640"/>
      </w:tabs>
      <w:spacing w:after="0" w:line="240" w:lineRule="auto"/>
    </w:pPr>
  </w:style>
  <w:style w:type="character" w:customStyle="1" w:styleId="FooterChar">
    <w:name w:val="Footer Char"/>
    <w:basedOn w:val="DefaultParagraphFont"/>
    <w:link w:val="Footer"/>
    <w:uiPriority w:val="99"/>
    <w:rsid w:val="00086765"/>
  </w:style>
  <w:style w:type="table" w:styleId="TableGrid">
    <w:name w:val="Table Grid"/>
    <w:basedOn w:val="TableNormal"/>
    <w:uiPriority w:val="39"/>
    <w:rsid w:val="00BD5D0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ps">
    <w:name w:val="hps"/>
    <w:basedOn w:val="DefaultParagraphFont"/>
    <w:rsid w:val="00F169EE"/>
  </w:style>
  <w:style w:type="character" w:customStyle="1" w:styleId="atn">
    <w:name w:val="atn"/>
    <w:basedOn w:val="DefaultParagraphFont"/>
    <w:rsid w:val="00F169EE"/>
  </w:style>
  <w:style w:type="paragraph" w:styleId="BalloonText">
    <w:name w:val="Balloon Text"/>
    <w:basedOn w:val="Normal"/>
    <w:link w:val="BalloonTextChar"/>
    <w:uiPriority w:val="99"/>
    <w:semiHidden/>
    <w:unhideWhenUsed/>
    <w:rsid w:val="00B15B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B47"/>
    <w:rPr>
      <w:rFonts w:ascii="Tahoma" w:hAnsi="Tahoma" w:cs="Tahoma"/>
      <w:sz w:val="16"/>
      <w:szCs w:val="16"/>
    </w:rPr>
  </w:style>
  <w:style w:type="character" w:styleId="Hyperlink">
    <w:name w:val="Hyperlink"/>
    <w:basedOn w:val="DefaultParagraphFont"/>
    <w:uiPriority w:val="99"/>
    <w:unhideWhenUsed/>
    <w:rsid w:val="00CE6D08"/>
    <w:rPr>
      <w:color w:val="0000FF"/>
      <w:u w:val="single"/>
    </w:rPr>
  </w:style>
  <w:style w:type="paragraph" w:styleId="NormalWeb">
    <w:name w:val="Normal (Web)"/>
    <w:basedOn w:val="Normal"/>
    <w:uiPriority w:val="99"/>
    <w:unhideWhenUsed/>
    <w:rsid w:val="00CE6D0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045C1"/>
    <w:rPr>
      <w:b/>
      <w:bCs/>
    </w:rPr>
  </w:style>
  <w:style w:type="character" w:customStyle="1" w:styleId="Heading1Char">
    <w:name w:val="Heading 1 Char"/>
    <w:basedOn w:val="DefaultParagraphFont"/>
    <w:link w:val="Heading1"/>
    <w:uiPriority w:val="9"/>
    <w:rsid w:val="00C47200"/>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C47200"/>
    <w:rPr>
      <w:rFonts w:asciiTheme="majorBidi" w:eastAsiaTheme="majorEastAsia" w:hAnsiTheme="majorBidi" w:cstheme="majorBidi"/>
      <w:b/>
      <w:bCs/>
      <w:sz w:val="24"/>
      <w:szCs w:val="24"/>
    </w:rPr>
  </w:style>
  <w:style w:type="paragraph" w:customStyle="1" w:styleId="a">
    <w:name w:val="عنوان جدول"/>
    <w:basedOn w:val="Normal"/>
    <w:link w:val="Char"/>
    <w:qFormat/>
    <w:rsid w:val="00C47200"/>
    <w:pPr>
      <w:autoSpaceDE w:val="0"/>
      <w:autoSpaceDN w:val="0"/>
      <w:adjustRightInd w:val="0"/>
      <w:spacing w:line="240" w:lineRule="auto"/>
      <w:jc w:val="center"/>
    </w:pPr>
    <w:rPr>
      <w:rFonts w:asciiTheme="majorBidi" w:hAnsiTheme="majorBidi" w:cstheme="majorBidi"/>
      <w:b/>
      <w:bCs/>
      <w:sz w:val="24"/>
      <w:szCs w:val="24"/>
    </w:rPr>
  </w:style>
  <w:style w:type="paragraph" w:styleId="Caption">
    <w:name w:val="caption"/>
    <w:basedOn w:val="Normal"/>
    <w:next w:val="Normal"/>
    <w:uiPriority w:val="35"/>
    <w:unhideWhenUsed/>
    <w:qFormat/>
    <w:rsid w:val="00BE5B35"/>
    <w:pPr>
      <w:framePr w:wrap="around" w:vAnchor="text" w:hAnchor="text" w:y="1"/>
      <w:spacing w:after="120" w:line="240" w:lineRule="auto"/>
      <w:jc w:val="center"/>
    </w:pPr>
    <w:rPr>
      <w:rFonts w:ascii="Times New Roman" w:hAnsi="Times New Roman" w:cs="Times New Roman"/>
      <w:b/>
      <w:bCs/>
      <w:sz w:val="24"/>
      <w:szCs w:val="24"/>
    </w:rPr>
  </w:style>
  <w:style w:type="character" w:customStyle="1" w:styleId="Char">
    <w:name w:val="عنوان جدول Char"/>
    <w:basedOn w:val="DefaultParagraphFont"/>
    <w:link w:val="a"/>
    <w:rsid w:val="00C47200"/>
    <w:rPr>
      <w:rFonts w:asciiTheme="majorBidi" w:hAnsiTheme="majorBidi" w:cstheme="majorBidi"/>
      <w:b/>
      <w:bCs/>
      <w:sz w:val="24"/>
      <w:szCs w:val="24"/>
    </w:rPr>
  </w:style>
  <w:style w:type="paragraph" w:styleId="DocumentMap">
    <w:name w:val="Document Map"/>
    <w:basedOn w:val="Normal"/>
    <w:link w:val="DocumentMapChar"/>
    <w:uiPriority w:val="99"/>
    <w:semiHidden/>
    <w:unhideWhenUsed/>
    <w:rsid w:val="006663B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663B6"/>
    <w:rPr>
      <w:rFonts w:ascii="Tahoma" w:hAnsi="Tahoma" w:cs="Tahoma"/>
      <w:sz w:val="16"/>
      <w:szCs w:val="16"/>
    </w:rPr>
  </w:style>
  <w:style w:type="table" w:customStyle="1" w:styleId="TableGrid1">
    <w:name w:val="Table Grid1"/>
    <w:basedOn w:val="TableNormal"/>
    <w:next w:val="TableGrid"/>
    <w:uiPriority w:val="59"/>
    <w:rsid w:val="00336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F9779C"/>
  </w:style>
  <w:style w:type="character" w:styleId="Emphasis">
    <w:name w:val="Emphasis"/>
    <w:basedOn w:val="DefaultParagraphFont"/>
    <w:uiPriority w:val="20"/>
    <w:qFormat/>
    <w:rsid w:val="008F3A72"/>
    <w:rPr>
      <w:i/>
      <w:iCs/>
    </w:rPr>
  </w:style>
  <w:style w:type="table" w:customStyle="1" w:styleId="GridTable1Light1">
    <w:name w:val="Grid Table 1 Light1"/>
    <w:basedOn w:val="TableNormal"/>
    <w:uiPriority w:val="46"/>
    <w:rsid w:val="00731BD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extbody">
    <w:name w:val="Text body"/>
    <w:basedOn w:val="Normal"/>
    <w:rsid w:val="00C93549"/>
    <w:pPr>
      <w:widowControl w:val="0"/>
      <w:suppressAutoHyphens/>
      <w:autoSpaceDN w:val="0"/>
      <w:spacing w:after="120" w:line="240" w:lineRule="auto"/>
      <w:textAlignment w:val="baseline"/>
    </w:pPr>
    <w:rPr>
      <w:rFonts w:ascii="Times New Roman" w:eastAsia="Andale Sans UI" w:hAnsi="Times New Roman" w:cs="Tahoma"/>
      <w:kern w:val="3"/>
      <w:sz w:val="24"/>
      <w:szCs w:val="24"/>
      <w:lang w:val="de-DE" w:eastAsia="ja-JP" w:bidi="fa-IR"/>
    </w:rPr>
  </w:style>
  <w:style w:type="character" w:customStyle="1" w:styleId="Heading3Char">
    <w:name w:val="Heading 3 Char"/>
    <w:basedOn w:val="DefaultParagraphFont"/>
    <w:link w:val="Heading3"/>
    <w:uiPriority w:val="9"/>
    <w:rsid w:val="00B01111"/>
    <w:rPr>
      <w:rFonts w:asciiTheme="majorHAnsi" w:eastAsiaTheme="majorEastAsia" w:hAnsiTheme="majorHAnsi" w:cstheme="majorBidi"/>
      <w:b/>
      <w:bCs/>
      <w:color w:val="4F81BD" w:themeColor="accent1"/>
    </w:rPr>
  </w:style>
  <w:style w:type="paragraph" w:styleId="List">
    <w:name w:val="List"/>
    <w:basedOn w:val="Textbody"/>
    <w:rsid w:val="00B61E3A"/>
  </w:style>
  <w:style w:type="paragraph" w:styleId="HTMLPreformatted">
    <w:name w:val="HTML Preformatted"/>
    <w:basedOn w:val="Normal"/>
    <w:link w:val="HTMLPreformattedChar"/>
    <w:uiPriority w:val="99"/>
    <w:unhideWhenUsed/>
    <w:rsid w:val="003721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721C8"/>
    <w:rPr>
      <w:rFonts w:ascii="Courier New" w:eastAsia="Times New Roman" w:hAnsi="Courier New" w:cs="Courier New"/>
      <w:sz w:val="20"/>
      <w:szCs w:val="20"/>
    </w:rPr>
  </w:style>
  <w:style w:type="paragraph" w:customStyle="1" w:styleId="Default">
    <w:name w:val="Default"/>
    <w:rsid w:val="00BE0F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lfld-title">
    <w:name w:val="hlfld-title"/>
    <w:basedOn w:val="DefaultParagraphFont"/>
    <w:rsid w:val="00D20DEB"/>
  </w:style>
  <w:style w:type="character" w:styleId="HTMLCite">
    <w:name w:val="HTML Cite"/>
    <w:basedOn w:val="DefaultParagraphFont"/>
    <w:uiPriority w:val="99"/>
    <w:semiHidden/>
    <w:unhideWhenUsed/>
    <w:rsid w:val="00D20DEB"/>
    <w:rPr>
      <w:i/>
      <w:iCs/>
    </w:rPr>
  </w:style>
  <w:style w:type="character" w:customStyle="1" w:styleId="journaltitle">
    <w:name w:val="journaltitle"/>
    <w:basedOn w:val="DefaultParagraphFont"/>
    <w:rsid w:val="00D20DEB"/>
  </w:style>
  <w:style w:type="character" w:customStyle="1" w:styleId="articlecitationyear">
    <w:name w:val="articlecitation_year"/>
    <w:basedOn w:val="DefaultParagraphFont"/>
    <w:rsid w:val="00D20DEB"/>
  </w:style>
  <w:style w:type="character" w:customStyle="1" w:styleId="articlecitationvolume">
    <w:name w:val="articlecitation_volume"/>
    <w:basedOn w:val="DefaultParagraphFont"/>
    <w:rsid w:val="00D20DEB"/>
  </w:style>
  <w:style w:type="character" w:customStyle="1" w:styleId="articlecitationpages">
    <w:name w:val="articlecitation_pages"/>
    <w:basedOn w:val="DefaultParagraphFont"/>
    <w:rsid w:val="00D20DEB"/>
  </w:style>
  <w:style w:type="character" w:customStyle="1" w:styleId="text">
    <w:name w:val="text"/>
    <w:basedOn w:val="DefaultParagraphFont"/>
    <w:rsid w:val="00D20DEB"/>
  </w:style>
  <w:style w:type="character" w:customStyle="1" w:styleId="size-xl">
    <w:name w:val="size-xl"/>
    <w:basedOn w:val="DefaultParagraphFont"/>
    <w:rsid w:val="00D20DEB"/>
  </w:style>
  <w:style w:type="character" w:customStyle="1" w:styleId="size-m">
    <w:name w:val="size-m"/>
    <w:basedOn w:val="DefaultParagraphFont"/>
    <w:rsid w:val="00D20DEB"/>
  </w:style>
  <w:style w:type="table" w:customStyle="1" w:styleId="TableGrid2">
    <w:name w:val="Table Grid2"/>
    <w:basedOn w:val="TableNormal"/>
    <w:next w:val="TableGrid"/>
    <w:uiPriority w:val="39"/>
    <w:rsid w:val="003F4542"/>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3E73F6"/>
    <w:rPr>
      <w:rFonts w:asciiTheme="majorHAnsi" w:eastAsiaTheme="majorEastAsia" w:hAnsiTheme="majorHAnsi" w:cstheme="majorBidi"/>
      <w:color w:val="365F91" w:themeColor="accent1" w:themeShade="BF"/>
    </w:rPr>
  </w:style>
  <w:style w:type="table" w:customStyle="1" w:styleId="TableGrid3">
    <w:name w:val="Table Grid3"/>
    <w:basedOn w:val="TableNormal"/>
    <w:next w:val="TableGrid"/>
    <w:uiPriority w:val="39"/>
    <w:rsid w:val="003E73F6"/>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5969E4"/>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4567A"/>
    <w:rPr>
      <w:color w:val="808080"/>
      <w:shd w:val="clear" w:color="auto" w:fill="E6E6E6"/>
    </w:rPr>
  </w:style>
  <w:style w:type="paragraph" w:customStyle="1" w:styleId="Body">
    <w:name w:val="Body"/>
    <w:rsid w:val="007844F8"/>
    <w:pPr>
      <w:pBdr>
        <w:top w:val="nil"/>
        <w:left w:val="nil"/>
        <w:bottom w:val="nil"/>
        <w:right w:val="nil"/>
        <w:between w:val="nil"/>
        <w:bar w:val="nil"/>
      </w:pBdr>
      <w:spacing w:after="0" w:line="240" w:lineRule="auto"/>
    </w:pPr>
    <w:rPr>
      <w:rFonts w:ascii="Cambria" w:eastAsia="Arial Unicode MS" w:hAnsi="Cambria" w:cs="Arial Unicode MS"/>
      <w:color w:val="000000"/>
      <w:sz w:val="24"/>
      <w:szCs w:val="24"/>
      <w:u w:color="000000"/>
      <w:bdr w:val="nil"/>
    </w:rPr>
  </w:style>
  <w:style w:type="paragraph" w:styleId="NoSpacing">
    <w:name w:val="No Spacing"/>
    <w:uiPriority w:val="1"/>
    <w:qFormat/>
    <w:rsid w:val="00F20DBE"/>
    <w:pPr>
      <w:spacing w:after="0" w:line="240" w:lineRule="auto"/>
    </w:pPr>
    <w:rPr>
      <w:color w:val="1F497D" w:themeColor="text2"/>
      <w:sz w:val="20"/>
      <w:szCs w:val="20"/>
    </w:rPr>
  </w:style>
  <w:style w:type="character" w:customStyle="1" w:styleId="mw-headline">
    <w:name w:val="mw-headline"/>
    <w:basedOn w:val="DefaultParagraphFont"/>
    <w:rsid w:val="005818B9"/>
  </w:style>
  <w:style w:type="paragraph" w:styleId="Bibliography">
    <w:name w:val="Bibliography"/>
    <w:basedOn w:val="Normal"/>
    <w:next w:val="Normal"/>
    <w:uiPriority w:val="37"/>
    <w:semiHidden/>
    <w:unhideWhenUsed/>
    <w:rsid w:val="004A27F7"/>
  </w:style>
  <w:style w:type="paragraph" w:customStyle="1" w:styleId="EndNoteBibliography">
    <w:name w:val="EndNote Bibliography"/>
    <w:basedOn w:val="Normal"/>
    <w:link w:val="EndNoteBibliographyChar"/>
    <w:rsid w:val="00913BCA"/>
    <w:pPr>
      <w:bidi/>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913BCA"/>
    <w:rPr>
      <w:rFonts w:ascii="Calibri" w:hAnsi="Calibri" w:cs="Calibri"/>
      <w:noProof/>
    </w:rPr>
  </w:style>
  <w:style w:type="table" w:customStyle="1" w:styleId="LightShading1">
    <w:name w:val="Light Shading1"/>
    <w:basedOn w:val="TableNormal"/>
    <w:uiPriority w:val="60"/>
    <w:rsid w:val="00913BC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itle-zahra-2">
    <w:name w:val="title-zahra-2"/>
    <w:basedOn w:val="ListParagraph"/>
    <w:qFormat/>
    <w:rsid w:val="002D0259"/>
    <w:pPr>
      <w:numPr>
        <w:numId w:val="1"/>
      </w:numPr>
      <w:tabs>
        <w:tab w:val="num" w:pos="360"/>
      </w:tabs>
      <w:ind w:left="720" w:firstLine="0"/>
    </w:pPr>
    <w:rPr>
      <w:rFonts w:ascii="Times New Roman" w:hAnsi="Times New Roman" w:cs="Times New Roman"/>
      <w:b/>
      <w:bCs/>
      <w:sz w:val="32"/>
      <w:szCs w:val="32"/>
    </w:rPr>
  </w:style>
  <w:style w:type="paragraph" w:customStyle="1" w:styleId="title-zahra-3">
    <w:name w:val="title-zahra-3"/>
    <w:basedOn w:val="ListParagraph"/>
    <w:link w:val="title-zahra-3Char"/>
    <w:qFormat/>
    <w:rsid w:val="002D0259"/>
    <w:pPr>
      <w:numPr>
        <w:ilvl w:val="1"/>
        <w:numId w:val="1"/>
      </w:numPr>
      <w:tabs>
        <w:tab w:val="num" w:pos="360"/>
      </w:tabs>
      <w:ind w:firstLine="0"/>
    </w:pPr>
    <w:rPr>
      <w:rFonts w:ascii="Times New Roman" w:hAnsi="Times New Roman" w:cs="Times New Roman"/>
      <w:b/>
      <w:bCs/>
      <w:sz w:val="32"/>
      <w:szCs w:val="32"/>
    </w:rPr>
  </w:style>
  <w:style w:type="paragraph" w:customStyle="1" w:styleId="title-zahra-4">
    <w:name w:val="title-zahra-4"/>
    <w:basedOn w:val="ListParagraph"/>
    <w:link w:val="title-zahra-4Char"/>
    <w:qFormat/>
    <w:rsid w:val="002D0259"/>
    <w:pPr>
      <w:numPr>
        <w:ilvl w:val="2"/>
        <w:numId w:val="1"/>
      </w:numPr>
      <w:tabs>
        <w:tab w:val="num" w:pos="360"/>
      </w:tabs>
      <w:spacing w:line="360" w:lineRule="auto"/>
      <w:ind w:firstLine="0"/>
    </w:pPr>
    <w:rPr>
      <w:rFonts w:ascii="Times New Roman" w:hAnsi="Times New Roman" w:cs="Times New Roman"/>
      <w:b/>
      <w:bCs/>
      <w:color w:val="000000" w:themeColor="text1"/>
      <w:sz w:val="32"/>
      <w:szCs w:val="32"/>
    </w:rPr>
  </w:style>
  <w:style w:type="paragraph" w:customStyle="1" w:styleId="title-zahra-5">
    <w:name w:val="title-zahra-5"/>
    <w:basedOn w:val="Normal"/>
    <w:link w:val="title-zahra-5Char"/>
    <w:qFormat/>
    <w:rsid w:val="002D0259"/>
    <w:pPr>
      <w:numPr>
        <w:ilvl w:val="3"/>
        <w:numId w:val="1"/>
      </w:numPr>
      <w:spacing w:after="0" w:line="360" w:lineRule="auto"/>
    </w:pPr>
    <w:rPr>
      <w:rFonts w:ascii="Times New Roman" w:hAnsi="Times New Roman" w:cs="Times New Roman"/>
      <w:b/>
      <w:bCs/>
      <w:noProof/>
      <w:sz w:val="32"/>
      <w:szCs w:val="32"/>
      <w:lang w:bidi="ar-IQ"/>
    </w:rPr>
  </w:style>
  <w:style w:type="character" w:customStyle="1" w:styleId="title-zahra-4Char">
    <w:name w:val="title-zahra-4 Char"/>
    <w:basedOn w:val="DefaultParagraphFont"/>
    <w:link w:val="title-zahra-4"/>
    <w:rsid w:val="002D0259"/>
    <w:rPr>
      <w:rFonts w:ascii="Times New Roman" w:hAnsi="Times New Roman" w:cs="Times New Roman"/>
      <w:b/>
      <w:bCs/>
      <w:color w:val="000000" w:themeColor="text1"/>
      <w:sz w:val="32"/>
      <w:szCs w:val="32"/>
    </w:rPr>
  </w:style>
  <w:style w:type="character" w:customStyle="1" w:styleId="ListParagraphChar">
    <w:name w:val="List Paragraph Char"/>
    <w:basedOn w:val="DefaultParagraphFont"/>
    <w:link w:val="ListParagraph"/>
    <w:uiPriority w:val="34"/>
    <w:rsid w:val="002D0259"/>
  </w:style>
  <w:style w:type="character" w:customStyle="1" w:styleId="title-zahra-5Char">
    <w:name w:val="title-zahra-5 Char"/>
    <w:basedOn w:val="DefaultParagraphFont"/>
    <w:link w:val="title-zahra-5"/>
    <w:rsid w:val="002D0259"/>
    <w:rPr>
      <w:rFonts w:ascii="Times New Roman" w:hAnsi="Times New Roman" w:cs="Times New Roman"/>
      <w:b/>
      <w:bCs/>
      <w:noProof/>
      <w:sz w:val="32"/>
      <w:szCs w:val="32"/>
      <w:lang w:bidi="ar-IQ"/>
    </w:rPr>
  </w:style>
  <w:style w:type="character" w:customStyle="1" w:styleId="Heading6Char">
    <w:name w:val="Heading 6 Char"/>
    <w:basedOn w:val="DefaultParagraphFont"/>
    <w:link w:val="Heading6"/>
    <w:uiPriority w:val="9"/>
    <w:semiHidden/>
    <w:rsid w:val="00895AAB"/>
    <w:rPr>
      <w:rFonts w:asciiTheme="majorHAnsi" w:eastAsiaTheme="majorEastAsia" w:hAnsiTheme="majorHAnsi" w:cstheme="majorBidi"/>
      <w:color w:val="243F60" w:themeColor="accent1" w:themeShade="7F"/>
    </w:rPr>
  </w:style>
  <w:style w:type="character" w:customStyle="1" w:styleId="title-zahra-3Char">
    <w:name w:val="title-zahra-3 Char"/>
    <w:basedOn w:val="ListParagraphChar"/>
    <w:link w:val="title-zahra-3"/>
    <w:rsid w:val="00D34A43"/>
    <w:rPr>
      <w:rFonts w:ascii="Times New Roman" w:hAnsi="Times New Roman" w:cs="Times New Roman"/>
      <w:b/>
      <w:bCs/>
      <w:sz w:val="32"/>
      <w:szCs w:val="32"/>
    </w:rPr>
  </w:style>
  <w:style w:type="table" w:customStyle="1" w:styleId="TableGrid5">
    <w:name w:val="Table Grid5"/>
    <w:basedOn w:val="TableNormal"/>
    <w:next w:val="TableGrid"/>
    <w:uiPriority w:val="59"/>
    <w:rsid w:val="00BE77B8"/>
    <w:pPr>
      <w:spacing w:after="0" w:line="240" w:lineRule="auto"/>
    </w:pPr>
    <w:tblPr>
      <w:tblBorders>
        <w:top w:val="single" w:sz="12" w:space="0" w:color="1F497D" w:themeColor="text2"/>
        <w:left w:val="single" w:sz="12" w:space="0" w:color="1F497D" w:themeColor="text2"/>
        <w:bottom w:val="single" w:sz="12" w:space="0" w:color="1F497D" w:themeColor="text2"/>
        <w:right w:val="single" w:sz="12" w:space="0" w:color="1F497D" w:themeColor="text2"/>
        <w:insideH w:val="single" w:sz="12" w:space="0" w:color="1F497D" w:themeColor="text2"/>
        <w:insideV w:val="single" w:sz="12" w:space="0" w:color="1F497D" w:themeColor="text2"/>
      </w:tblBorders>
    </w:tblPr>
    <w:tcPr>
      <w:shd w:val="clear" w:color="auto" w:fill="DBE5F1" w:themeFill="accent1" w:themeFillTint="33"/>
      <w:vAlign w:val="center"/>
    </w:tcPr>
  </w:style>
  <w:style w:type="character" w:customStyle="1" w:styleId="element-citation">
    <w:name w:val="element-citation"/>
    <w:basedOn w:val="DefaultParagraphFont"/>
    <w:rsid w:val="003532AB"/>
  </w:style>
  <w:style w:type="character" w:customStyle="1" w:styleId="ref-journal">
    <w:name w:val="ref-journal"/>
    <w:basedOn w:val="DefaultParagraphFont"/>
    <w:rsid w:val="003532AB"/>
  </w:style>
  <w:style w:type="character" w:customStyle="1" w:styleId="ref-vol">
    <w:name w:val="ref-vol"/>
    <w:basedOn w:val="DefaultParagraphFont"/>
    <w:rsid w:val="003532AB"/>
  </w:style>
  <w:style w:type="character" w:customStyle="1" w:styleId="cit">
    <w:name w:val="cit"/>
    <w:basedOn w:val="DefaultParagraphFont"/>
    <w:rsid w:val="003532AB"/>
  </w:style>
  <w:style w:type="paragraph" w:customStyle="1" w:styleId="p">
    <w:name w:val="p"/>
    <w:basedOn w:val="Normal"/>
    <w:rsid w:val="003532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7">
    <w:name w:val="Pa7"/>
    <w:basedOn w:val="Default"/>
    <w:next w:val="Default"/>
    <w:uiPriority w:val="99"/>
    <w:rsid w:val="00E53CE6"/>
    <w:pPr>
      <w:spacing w:line="221" w:lineRule="atLeast"/>
    </w:pPr>
    <w:rPr>
      <w:rFonts w:eastAsia="Calibri"/>
      <w:color w:val="auto"/>
    </w:rPr>
  </w:style>
  <w:style w:type="character" w:customStyle="1" w:styleId="A4">
    <w:name w:val="A4"/>
    <w:uiPriority w:val="99"/>
    <w:rsid w:val="00E53CE6"/>
    <w:rPr>
      <w:rFonts w:cs="Arial Narrow"/>
      <w:b/>
      <w:bCs/>
      <w:color w:val="000000"/>
      <w:sz w:val="14"/>
      <w:szCs w:val="14"/>
    </w:rPr>
  </w:style>
  <w:style w:type="character" w:customStyle="1" w:styleId="A9">
    <w:name w:val="A9"/>
    <w:uiPriority w:val="99"/>
    <w:rsid w:val="009025C7"/>
    <w:rPr>
      <w:rFonts w:cs="Minion Pro"/>
      <w:color w:val="000000"/>
      <w:sz w:val="11"/>
      <w:szCs w:val="11"/>
    </w:rPr>
  </w:style>
  <w:style w:type="paragraph" w:customStyle="1" w:styleId="Pa8">
    <w:name w:val="Pa8"/>
    <w:basedOn w:val="Default"/>
    <w:next w:val="Default"/>
    <w:uiPriority w:val="99"/>
    <w:rsid w:val="0040489F"/>
    <w:pPr>
      <w:spacing w:line="191" w:lineRule="atLeast"/>
    </w:pPr>
    <w:rPr>
      <w:rFonts w:ascii="Minion Pro" w:hAnsi="Minion Pro" w:cstheme="minorBidi"/>
      <w:color w:val="auto"/>
    </w:rPr>
  </w:style>
  <w:style w:type="paragraph" w:customStyle="1" w:styleId="Pa16">
    <w:name w:val="Pa16"/>
    <w:basedOn w:val="Default"/>
    <w:next w:val="Default"/>
    <w:uiPriority w:val="99"/>
    <w:rsid w:val="006A3389"/>
    <w:pPr>
      <w:spacing w:line="191" w:lineRule="atLeast"/>
    </w:pPr>
    <w:rPr>
      <w:rFonts w:ascii="Myriad Pro" w:hAnsi="Myriad Pro" w:cstheme="minorBidi"/>
      <w:color w:val="auto"/>
    </w:rPr>
  </w:style>
  <w:style w:type="paragraph" w:customStyle="1" w:styleId="Pa9">
    <w:name w:val="Pa9"/>
    <w:basedOn w:val="Default"/>
    <w:next w:val="Default"/>
    <w:uiPriority w:val="99"/>
    <w:rsid w:val="006A3389"/>
    <w:pPr>
      <w:spacing w:line="201" w:lineRule="atLeast"/>
    </w:pPr>
    <w:rPr>
      <w:rFonts w:ascii="Myriad Pro" w:hAnsi="Myriad Pro" w:cstheme="minorBidi"/>
      <w:color w:val="auto"/>
    </w:rPr>
  </w:style>
  <w:style w:type="table" w:styleId="GridTable1Light-Accent4">
    <w:name w:val="Grid Table 1 Light Accent 4"/>
    <w:basedOn w:val="TableNormal"/>
    <w:uiPriority w:val="46"/>
    <w:rsid w:val="00B62851"/>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B7F10"/>
    <w:rPr>
      <w:sz w:val="16"/>
      <w:szCs w:val="16"/>
    </w:rPr>
  </w:style>
  <w:style w:type="table" w:customStyle="1" w:styleId="1">
    <w:name w:val="شبكة جدول1"/>
    <w:basedOn w:val="TableNormal"/>
    <w:next w:val="TableGrid"/>
    <w:uiPriority w:val="59"/>
    <w:rsid w:val="008D49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616E2"/>
    <w:rPr>
      <w:rFonts w:ascii="TimesNewRomanPSMT" w:hAnsi="TimesNewRomanPSMT" w:hint="default"/>
      <w:b w:val="0"/>
      <w:bCs w:val="0"/>
      <w:i w:val="0"/>
      <w:iCs w:val="0"/>
      <w:color w:val="000000"/>
      <w:sz w:val="28"/>
      <w:szCs w:val="28"/>
    </w:rPr>
  </w:style>
  <w:style w:type="character" w:customStyle="1" w:styleId="fontstyle21">
    <w:name w:val="fontstyle21"/>
    <w:basedOn w:val="DefaultParagraphFont"/>
    <w:rsid w:val="001616E2"/>
    <w:rPr>
      <w:rFonts w:ascii="TimesNewRomanPS-BoldMT" w:hAnsi="TimesNewRomanPS-BoldMT" w:hint="default"/>
      <w:b/>
      <w:bCs/>
      <w:i w:val="0"/>
      <w:iCs w:val="0"/>
      <w:color w:val="222222"/>
      <w:sz w:val="28"/>
      <w:szCs w:val="28"/>
    </w:rPr>
  </w:style>
  <w:style w:type="character" w:customStyle="1" w:styleId="fontstyle31">
    <w:name w:val="fontstyle31"/>
    <w:basedOn w:val="DefaultParagraphFont"/>
    <w:rsid w:val="001616E2"/>
    <w:rPr>
      <w:rFonts w:ascii="TimesNewRomanPS-BoldItalicMT" w:hAnsi="TimesNewRomanPS-BoldItalicMT" w:hint="default"/>
      <w:b/>
      <w:bCs/>
      <w:i/>
      <w:iCs/>
      <w:color w:val="222222"/>
      <w:sz w:val="28"/>
      <w:szCs w:val="28"/>
    </w:rPr>
  </w:style>
  <w:style w:type="character" w:customStyle="1" w:styleId="fontstyle41">
    <w:name w:val="fontstyle41"/>
    <w:basedOn w:val="DefaultParagraphFont"/>
    <w:rsid w:val="001616E2"/>
    <w:rPr>
      <w:rFonts w:ascii="TimesNewRomanPS-ItalicMT" w:hAnsi="TimesNewRomanPS-ItalicMT" w:hint="default"/>
      <w:b w:val="0"/>
      <w:bCs w:val="0"/>
      <w:i/>
      <w:iCs/>
      <w:color w:val="000000"/>
      <w:sz w:val="28"/>
      <w:szCs w:val="28"/>
    </w:rPr>
  </w:style>
  <w:style w:type="paragraph" w:styleId="BodyText">
    <w:name w:val="Body Text"/>
    <w:basedOn w:val="Normal"/>
    <w:link w:val="BodyTextChar"/>
    <w:uiPriority w:val="1"/>
    <w:qFormat/>
    <w:rsid w:val="00ED5ABE"/>
    <w:pPr>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1"/>
    <w:rsid w:val="00ED5ABE"/>
    <w:rPr>
      <w:rFonts w:ascii="Times New Roman" w:hAnsi="Times New Roman" w:cs="Times New Roman"/>
      <w:sz w:val="24"/>
      <w:szCs w:val="24"/>
    </w:rPr>
  </w:style>
  <w:style w:type="paragraph" w:customStyle="1" w:styleId="TableParagraph">
    <w:name w:val="Table Paragraph"/>
    <w:basedOn w:val="Normal"/>
    <w:uiPriority w:val="1"/>
    <w:qFormat/>
    <w:rsid w:val="00B969A7"/>
    <w:pPr>
      <w:spacing w:before="36" w:after="0" w:line="240" w:lineRule="auto"/>
      <w:ind w:left="107"/>
      <w:jc w:val="center"/>
    </w:pPr>
    <w:rPr>
      <w:rFonts w:ascii="Times New Roman" w:hAnsi="Times New Roman" w:cs="Times New Roman"/>
      <w:sz w:val="24"/>
      <w:szCs w:val="24"/>
    </w:rPr>
  </w:style>
  <w:style w:type="paragraph" w:customStyle="1" w:styleId="nova-legacy-e-listitem">
    <w:name w:val="nova-legacy-e-list__item"/>
    <w:basedOn w:val="Normal"/>
    <w:rsid w:val="00A30C4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06318">
      <w:bodyDiv w:val="1"/>
      <w:marLeft w:val="0"/>
      <w:marRight w:val="0"/>
      <w:marTop w:val="0"/>
      <w:marBottom w:val="0"/>
      <w:divBdr>
        <w:top w:val="none" w:sz="0" w:space="0" w:color="auto"/>
        <w:left w:val="none" w:sz="0" w:space="0" w:color="auto"/>
        <w:bottom w:val="none" w:sz="0" w:space="0" w:color="auto"/>
        <w:right w:val="none" w:sz="0" w:space="0" w:color="auto"/>
      </w:divBdr>
    </w:div>
    <w:div w:id="127011473">
      <w:bodyDiv w:val="1"/>
      <w:marLeft w:val="0"/>
      <w:marRight w:val="0"/>
      <w:marTop w:val="0"/>
      <w:marBottom w:val="0"/>
      <w:divBdr>
        <w:top w:val="none" w:sz="0" w:space="0" w:color="auto"/>
        <w:left w:val="none" w:sz="0" w:space="0" w:color="auto"/>
        <w:bottom w:val="none" w:sz="0" w:space="0" w:color="auto"/>
        <w:right w:val="none" w:sz="0" w:space="0" w:color="auto"/>
      </w:divBdr>
    </w:div>
    <w:div w:id="275719127">
      <w:bodyDiv w:val="1"/>
      <w:marLeft w:val="0"/>
      <w:marRight w:val="0"/>
      <w:marTop w:val="0"/>
      <w:marBottom w:val="0"/>
      <w:divBdr>
        <w:top w:val="none" w:sz="0" w:space="0" w:color="auto"/>
        <w:left w:val="none" w:sz="0" w:space="0" w:color="auto"/>
        <w:bottom w:val="none" w:sz="0" w:space="0" w:color="auto"/>
        <w:right w:val="none" w:sz="0" w:space="0" w:color="auto"/>
      </w:divBdr>
    </w:div>
    <w:div w:id="307903513">
      <w:bodyDiv w:val="1"/>
      <w:marLeft w:val="0"/>
      <w:marRight w:val="0"/>
      <w:marTop w:val="0"/>
      <w:marBottom w:val="0"/>
      <w:divBdr>
        <w:top w:val="none" w:sz="0" w:space="0" w:color="auto"/>
        <w:left w:val="none" w:sz="0" w:space="0" w:color="auto"/>
        <w:bottom w:val="none" w:sz="0" w:space="0" w:color="auto"/>
        <w:right w:val="none" w:sz="0" w:space="0" w:color="auto"/>
      </w:divBdr>
    </w:div>
    <w:div w:id="328027401">
      <w:bodyDiv w:val="1"/>
      <w:marLeft w:val="0"/>
      <w:marRight w:val="0"/>
      <w:marTop w:val="0"/>
      <w:marBottom w:val="0"/>
      <w:divBdr>
        <w:top w:val="none" w:sz="0" w:space="0" w:color="auto"/>
        <w:left w:val="none" w:sz="0" w:space="0" w:color="auto"/>
        <w:bottom w:val="none" w:sz="0" w:space="0" w:color="auto"/>
        <w:right w:val="none" w:sz="0" w:space="0" w:color="auto"/>
      </w:divBdr>
    </w:div>
    <w:div w:id="332412298">
      <w:bodyDiv w:val="1"/>
      <w:marLeft w:val="0"/>
      <w:marRight w:val="0"/>
      <w:marTop w:val="0"/>
      <w:marBottom w:val="0"/>
      <w:divBdr>
        <w:top w:val="none" w:sz="0" w:space="0" w:color="auto"/>
        <w:left w:val="none" w:sz="0" w:space="0" w:color="auto"/>
        <w:bottom w:val="none" w:sz="0" w:space="0" w:color="auto"/>
        <w:right w:val="none" w:sz="0" w:space="0" w:color="auto"/>
      </w:divBdr>
    </w:div>
    <w:div w:id="403457169">
      <w:bodyDiv w:val="1"/>
      <w:marLeft w:val="0"/>
      <w:marRight w:val="0"/>
      <w:marTop w:val="0"/>
      <w:marBottom w:val="0"/>
      <w:divBdr>
        <w:top w:val="none" w:sz="0" w:space="0" w:color="auto"/>
        <w:left w:val="none" w:sz="0" w:space="0" w:color="auto"/>
        <w:bottom w:val="none" w:sz="0" w:space="0" w:color="auto"/>
        <w:right w:val="none" w:sz="0" w:space="0" w:color="auto"/>
      </w:divBdr>
    </w:div>
    <w:div w:id="445662261">
      <w:bodyDiv w:val="1"/>
      <w:marLeft w:val="0"/>
      <w:marRight w:val="0"/>
      <w:marTop w:val="0"/>
      <w:marBottom w:val="0"/>
      <w:divBdr>
        <w:top w:val="none" w:sz="0" w:space="0" w:color="auto"/>
        <w:left w:val="none" w:sz="0" w:space="0" w:color="auto"/>
        <w:bottom w:val="none" w:sz="0" w:space="0" w:color="auto"/>
        <w:right w:val="none" w:sz="0" w:space="0" w:color="auto"/>
      </w:divBdr>
    </w:div>
    <w:div w:id="503975318">
      <w:bodyDiv w:val="1"/>
      <w:marLeft w:val="0"/>
      <w:marRight w:val="0"/>
      <w:marTop w:val="0"/>
      <w:marBottom w:val="0"/>
      <w:divBdr>
        <w:top w:val="none" w:sz="0" w:space="0" w:color="auto"/>
        <w:left w:val="none" w:sz="0" w:space="0" w:color="auto"/>
        <w:bottom w:val="none" w:sz="0" w:space="0" w:color="auto"/>
        <w:right w:val="none" w:sz="0" w:space="0" w:color="auto"/>
      </w:divBdr>
    </w:div>
    <w:div w:id="518205068">
      <w:bodyDiv w:val="1"/>
      <w:marLeft w:val="0"/>
      <w:marRight w:val="0"/>
      <w:marTop w:val="0"/>
      <w:marBottom w:val="0"/>
      <w:divBdr>
        <w:top w:val="none" w:sz="0" w:space="0" w:color="auto"/>
        <w:left w:val="none" w:sz="0" w:space="0" w:color="auto"/>
        <w:bottom w:val="none" w:sz="0" w:space="0" w:color="auto"/>
        <w:right w:val="none" w:sz="0" w:space="0" w:color="auto"/>
      </w:divBdr>
    </w:div>
    <w:div w:id="521823574">
      <w:bodyDiv w:val="1"/>
      <w:marLeft w:val="0"/>
      <w:marRight w:val="0"/>
      <w:marTop w:val="0"/>
      <w:marBottom w:val="0"/>
      <w:divBdr>
        <w:top w:val="none" w:sz="0" w:space="0" w:color="auto"/>
        <w:left w:val="none" w:sz="0" w:space="0" w:color="auto"/>
        <w:bottom w:val="none" w:sz="0" w:space="0" w:color="auto"/>
        <w:right w:val="none" w:sz="0" w:space="0" w:color="auto"/>
      </w:divBdr>
    </w:div>
    <w:div w:id="597446801">
      <w:bodyDiv w:val="1"/>
      <w:marLeft w:val="0"/>
      <w:marRight w:val="0"/>
      <w:marTop w:val="0"/>
      <w:marBottom w:val="0"/>
      <w:divBdr>
        <w:top w:val="none" w:sz="0" w:space="0" w:color="auto"/>
        <w:left w:val="none" w:sz="0" w:space="0" w:color="auto"/>
        <w:bottom w:val="none" w:sz="0" w:space="0" w:color="auto"/>
        <w:right w:val="none" w:sz="0" w:space="0" w:color="auto"/>
      </w:divBdr>
    </w:div>
    <w:div w:id="796947697">
      <w:bodyDiv w:val="1"/>
      <w:marLeft w:val="0"/>
      <w:marRight w:val="0"/>
      <w:marTop w:val="0"/>
      <w:marBottom w:val="0"/>
      <w:divBdr>
        <w:top w:val="none" w:sz="0" w:space="0" w:color="auto"/>
        <w:left w:val="none" w:sz="0" w:space="0" w:color="auto"/>
        <w:bottom w:val="none" w:sz="0" w:space="0" w:color="auto"/>
        <w:right w:val="none" w:sz="0" w:space="0" w:color="auto"/>
      </w:divBdr>
    </w:div>
    <w:div w:id="803812287">
      <w:bodyDiv w:val="1"/>
      <w:marLeft w:val="0"/>
      <w:marRight w:val="0"/>
      <w:marTop w:val="0"/>
      <w:marBottom w:val="0"/>
      <w:divBdr>
        <w:top w:val="none" w:sz="0" w:space="0" w:color="auto"/>
        <w:left w:val="none" w:sz="0" w:space="0" w:color="auto"/>
        <w:bottom w:val="none" w:sz="0" w:space="0" w:color="auto"/>
        <w:right w:val="none" w:sz="0" w:space="0" w:color="auto"/>
      </w:divBdr>
    </w:div>
    <w:div w:id="809053880">
      <w:bodyDiv w:val="1"/>
      <w:marLeft w:val="0"/>
      <w:marRight w:val="0"/>
      <w:marTop w:val="0"/>
      <w:marBottom w:val="0"/>
      <w:divBdr>
        <w:top w:val="none" w:sz="0" w:space="0" w:color="auto"/>
        <w:left w:val="none" w:sz="0" w:space="0" w:color="auto"/>
        <w:bottom w:val="none" w:sz="0" w:space="0" w:color="auto"/>
        <w:right w:val="none" w:sz="0" w:space="0" w:color="auto"/>
      </w:divBdr>
    </w:div>
    <w:div w:id="896748504">
      <w:bodyDiv w:val="1"/>
      <w:marLeft w:val="0"/>
      <w:marRight w:val="0"/>
      <w:marTop w:val="0"/>
      <w:marBottom w:val="0"/>
      <w:divBdr>
        <w:top w:val="none" w:sz="0" w:space="0" w:color="auto"/>
        <w:left w:val="none" w:sz="0" w:space="0" w:color="auto"/>
        <w:bottom w:val="none" w:sz="0" w:space="0" w:color="auto"/>
        <w:right w:val="none" w:sz="0" w:space="0" w:color="auto"/>
      </w:divBdr>
    </w:div>
    <w:div w:id="948003760">
      <w:bodyDiv w:val="1"/>
      <w:marLeft w:val="0"/>
      <w:marRight w:val="0"/>
      <w:marTop w:val="0"/>
      <w:marBottom w:val="0"/>
      <w:divBdr>
        <w:top w:val="none" w:sz="0" w:space="0" w:color="auto"/>
        <w:left w:val="none" w:sz="0" w:space="0" w:color="auto"/>
        <w:bottom w:val="none" w:sz="0" w:space="0" w:color="auto"/>
        <w:right w:val="none" w:sz="0" w:space="0" w:color="auto"/>
      </w:divBdr>
    </w:div>
    <w:div w:id="1025790848">
      <w:bodyDiv w:val="1"/>
      <w:marLeft w:val="0"/>
      <w:marRight w:val="0"/>
      <w:marTop w:val="0"/>
      <w:marBottom w:val="0"/>
      <w:divBdr>
        <w:top w:val="none" w:sz="0" w:space="0" w:color="auto"/>
        <w:left w:val="none" w:sz="0" w:space="0" w:color="auto"/>
        <w:bottom w:val="none" w:sz="0" w:space="0" w:color="auto"/>
        <w:right w:val="none" w:sz="0" w:space="0" w:color="auto"/>
      </w:divBdr>
    </w:div>
    <w:div w:id="1038701487">
      <w:bodyDiv w:val="1"/>
      <w:marLeft w:val="0"/>
      <w:marRight w:val="0"/>
      <w:marTop w:val="0"/>
      <w:marBottom w:val="0"/>
      <w:divBdr>
        <w:top w:val="none" w:sz="0" w:space="0" w:color="auto"/>
        <w:left w:val="none" w:sz="0" w:space="0" w:color="auto"/>
        <w:bottom w:val="none" w:sz="0" w:space="0" w:color="auto"/>
        <w:right w:val="none" w:sz="0" w:space="0" w:color="auto"/>
      </w:divBdr>
    </w:div>
    <w:div w:id="1106535163">
      <w:bodyDiv w:val="1"/>
      <w:marLeft w:val="0"/>
      <w:marRight w:val="0"/>
      <w:marTop w:val="0"/>
      <w:marBottom w:val="0"/>
      <w:divBdr>
        <w:top w:val="none" w:sz="0" w:space="0" w:color="auto"/>
        <w:left w:val="none" w:sz="0" w:space="0" w:color="auto"/>
        <w:bottom w:val="none" w:sz="0" w:space="0" w:color="auto"/>
        <w:right w:val="none" w:sz="0" w:space="0" w:color="auto"/>
      </w:divBdr>
    </w:div>
    <w:div w:id="1177425461">
      <w:bodyDiv w:val="1"/>
      <w:marLeft w:val="0"/>
      <w:marRight w:val="0"/>
      <w:marTop w:val="0"/>
      <w:marBottom w:val="0"/>
      <w:divBdr>
        <w:top w:val="none" w:sz="0" w:space="0" w:color="auto"/>
        <w:left w:val="none" w:sz="0" w:space="0" w:color="auto"/>
        <w:bottom w:val="none" w:sz="0" w:space="0" w:color="auto"/>
        <w:right w:val="none" w:sz="0" w:space="0" w:color="auto"/>
      </w:divBdr>
    </w:div>
    <w:div w:id="1226601691">
      <w:bodyDiv w:val="1"/>
      <w:marLeft w:val="0"/>
      <w:marRight w:val="0"/>
      <w:marTop w:val="0"/>
      <w:marBottom w:val="0"/>
      <w:divBdr>
        <w:top w:val="none" w:sz="0" w:space="0" w:color="auto"/>
        <w:left w:val="none" w:sz="0" w:space="0" w:color="auto"/>
        <w:bottom w:val="none" w:sz="0" w:space="0" w:color="auto"/>
        <w:right w:val="none" w:sz="0" w:space="0" w:color="auto"/>
      </w:divBdr>
    </w:div>
    <w:div w:id="1271549534">
      <w:bodyDiv w:val="1"/>
      <w:marLeft w:val="0"/>
      <w:marRight w:val="0"/>
      <w:marTop w:val="0"/>
      <w:marBottom w:val="0"/>
      <w:divBdr>
        <w:top w:val="none" w:sz="0" w:space="0" w:color="auto"/>
        <w:left w:val="none" w:sz="0" w:space="0" w:color="auto"/>
        <w:bottom w:val="none" w:sz="0" w:space="0" w:color="auto"/>
        <w:right w:val="none" w:sz="0" w:space="0" w:color="auto"/>
      </w:divBdr>
      <w:divsChild>
        <w:div w:id="1691373942">
          <w:marLeft w:val="0"/>
          <w:marRight w:val="0"/>
          <w:marTop w:val="0"/>
          <w:marBottom w:val="0"/>
          <w:divBdr>
            <w:top w:val="none" w:sz="0" w:space="0" w:color="auto"/>
            <w:left w:val="none" w:sz="0" w:space="0" w:color="auto"/>
            <w:bottom w:val="none" w:sz="0" w:space="0" w:color="auto"/>
            <w:right w:val="none" w:sz="0" w:space="0" w:color="auto"/>
          </w:divBdr>
          <w:divsChild>
            <w:div w:id="382413836">
              <w:marLeft w:val="0"/>
              <w:marRight w:val="0"/>
              <w:marTop w:val="0"/>
              <w:marBottom w:val="0"/>
              <w:divBdr>
                <w:top w:val="none" w:sz="0" w:space="0" w:color="auto"/>
                <w:left w:val="none" w:sz="0" w:space="0" w:color="auto"/>
                <w:bottom w:val="none" w:sz="0" w:space="0" w:color="auto"/>
                <w:right w:val="none" w:sz="0" w:space="0" w:color="auto"/>
              </w:divBdr>
              <w:divsChild>
                <w:div w:id="1213464610">
                  <w:marLeft w:val="0"/>
                  <w:marRight w:val="0"/>
                  <w:marTop w:val="0"/>
                  <w:marBottom w:val="0"/>
                  <w:divBdr>
                    <w:top w:val="none" w:sz="0" w:space="0" w:color="auto"/>
                    <w:left w:val="none" w:sz="0" w:space="0" w:color="auto"/>
                    <w:bottom w:val="none" w:sz="0" w:space="0" w:color="auto"/>
                    <w:right w:val="none" w:sz="0" w:space="0" w:color="auto"/>
                  </w:divBdr>
                  <w:divsChild>
                    <w:div w:id="1140002045">
                      <w:marLeft w:val="0"/>
                      <w:marRight w:val="0"/>
                      <w:marTop w:val="0"/>
                      <w:marBottom w:val="0"/>
                      <w:divBdr>
                        <w:top w:val="single" w:sz="24" w:space="0" w:color="E8E8E8"/>
                        <w:left w:val="none" w:sz="0" w:space="0" w:color="auto"/>
                        <w:bottom w:val="none" w:sz="0" w:space="0" w:color="auto"/>
                        <w:right w:val="none" w:sz="0" w:space="0" w:color="auto"/>
                      </w:divBdr>
                      <w:divsChild>
                        <w:div w:id="7340904">
                          <w:marLeft w:val="0"/>
                          <w:marRight w:val="5415"/>
                          <w:marTop w:val="0"/>
                          <w:marBottom w:val="0"/>
                          <w:divBdr>
                            <w:top w:val="none" w:sz="0" w:space="0" w:color="auto"/>
                            <w:left w:val="none" w:sz="0" w:space="0" w:color="auto"/>
                            <w:bottom w:val="none" w:sz="0" w:space="0" w:color="auto"/>
                            <w:right w:val="none" w:sz="0" w:space="0" w:color="auto"/>
                          </w:divBdr>
                          <w:divsChild>
                            <w:div w:id="1863081764">
                              <w:marLeft w:val="0"/>
                              <w:marRight w:val="0"/>
                              <w:marTop w:val="0"/>
                              <w:marBottom w:val="0"/>
                              <w:divBdr>
                                <w:top w:val="single" w:sz="6" w:space="0" w:color="9B9B9B"/>
                                <w:left w:val="none" w:sz="0" w:space="0" w:color="auto"/>
                                <w:bottom w:val="none" w:sz="0" w:space="0" w:color="auto"/>
                                <w:right w:val="none" w:sz="0" w:space="0" w:color="auto"/>
                              </w:divBdr>
                              <w:divsChild>
                                <w:div w:id="1851330684">
                                  <w:marLeft w:val="0"/>
                                  <w:marRight w:val="0"/>
                                  <w:marTop w:val="0"/>
                                  <w:marBottom w:val="0"/>
                                  <w:divBdr>
                                    <w:top w:val="single" w:sz="6" w:space="0" w:color="FFFFFF"/>
                                    <w:left w:val="none" w:sz="0" w:space="0" w:color="auto"/>
                                    <w:bottom w:val="none" w:sz="0" w:space="0" w:color="auto"/>
                                    <w:right w:val="none" w:sz="0" w:space="0" w:color="auto"/>
                                  </w:divBdr>
                                  <w:divsChild>
                                    <w:div w:id="152140334">
                                      <w:marLeft w:val="0"/>
                                      <w:marRight w:val="0"/>
                                      <w:marTop w:val="0"/>
                                      <w:marBottom w:val="0"/>
                                      <w:divBdr>
                                        <w:top w:val="none" w:sz="0" w:space="0" w:color="auto"/>
                                        <w:left w:val="none" w:sz="0" w:space="0" w:color="auto"/>
                                        <w:bottom w:val="none" w:sz="0" w:space="0" w:color="auto"/>
                                        <w:right w:val="none" w:sz="0" w:space="0" w:color="auto"/>
                                      </w:divBdr>
                                      <w:divsChild>
                                        <w:div w:id="325088845">
                                          <w:marLeft w:val="0"/>
                                          <w:marRight w:val="0"/>
                                          <w:marTop w:val="0"/>
                                          <w:marBottom w:val="0"/>
                                          <w:divBdr>
                                            <w:top w:val="none" w:sz="0" w:space="0" w:color="auto"/>
                                            <w:left w:val="none" w:sz="0" w:space="0" w:color="auto"/>
                                            <w:bottom w:val="none" w:sz="0" w:space="0" w:color="auto"/>
                                            <w:right w:val="none" w:sz="0" w:space="0" w:color="auto"/>
                                          </w:divBdr>
                                          <w:divsChild>
                                            <w:div w:id="956523881">
                                              <w:marLeft w:val="0"/>
                                              <w:marRight w:val="0"/>
                                              <w:marTop w:val="0"/>
                                              <w:marBottom w:val="0"/>
                                              <w:divBdr>
                                                <w:top w:val="none" w:sz="0" w:space="0" w:color="auto"/>
                                                <w:left w:val="none" w:sz="0" w:space="0" w:color="auto"/>
                                                <w:bottom w:val="none" w:sz="0" w:space="0" w:color="auto"/>
                                                <w:right w:val="none" w:sz="0" w:space="0" w:color="auto"/>
                                              </w:divBdr>
                                              <w:divsChild>
                                                <w:div w:id="35400732">
                                                  <w:marLeft w:val="45"/>
                                                  <w:marRight w:val="75"/>
                                                  <w:marTop w:val="0"/>
                                                  <w:marBottom w:val="0"/>
                                                  <w:divBdr>
                                                    <w:top w:val="none" w:sz="0" w:space="0" w:color="auto"/>
                                                    <w:left w:val="none" w:sz="0" w:space="0" w:color="auto"/>
                                                    <w:bottom w:val="none" w:sz="0" w:space="0" w:color="auto"/>
                                                    <w:right w:val="none" w:sz="0" w:space="0" w:color="auto"/>
                                                  </w:divBdr>
                                                  <w:divsChild>
                                                    <w:div w:id="2036611983">
                                                      <w:marLeft w:val="0"/>
                                                      <w:marRight w:val="0"/>
                                                      <w:marTop w:val="0"/>
                                                      <w:marBottom w:val="0"/>
                                                      <w:divBdr>
                                                        <w:top w:val="none" w:sz="0" w:space="0" w:color="auto"/>
                                                        <w:left w:val="none" w:sz="0" w:space="0" w:color="auto"/>
                                                        <w:bottom w:val="none" w:sz="0" w:space="0" w:color="auto"/>
                                                        <w:right w:val="none" w:sz="0" w:space="0" w:color="auto"/>
                                                      </w:divBdr>
                                                      <w:divsChild>
                                                        <w:div w:id="1003824167">
                                                          <w:marLeft w:val="0"/>
                                                          <w:marRight w:val="-24000"/>
                                                          <w:marTop w:val="0"/>
                                                          <w:marBottom w:val="0"/>
                                                          <w:divBdr>
                                                            <w:top w:val="none" w:sz="0" w:space="0" w:color="auto"/>
                                                            <w:left w:val="none" w:sz="0" w:space="0" w:color="auto"/>
                                                            <w:bottom w:val="none" w:sz="0" w:space="0" w:color="auto"/>
                                                            <w:right w:val="none" w:sz="0" w:space="0" w:color="auto"/>
                                                          </w:divBdr>
                                                          <w:divsChild>
                                                            <w:div w:id="663970107">
                                                              <w:marLeft w:val="0"/>
                                                              <w:marRight w:val="0"/>
                                                              <w:marTop w:val="0"/>
                                                              <w:marBottom w:val="0"/>
                                                              <w:divBdr>
                                                                <w:top w:val="none" w:sz="0" w:space="0" w:color="auto"/>
                                                                <w:left w:val="none" w:sz="0" w:space="0" w:color="auto"/>
                                                                <w:bottom w:val="none" w:sz="0" w:space="0" w:color="auto"/>
                                                                <w:right w:val="none" w:sz="0" w:space="0" w:color="auto"/>
                                                              </w:divBdr>
                                                              <w:divsChild>
                                                                <w:div w:id="691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59745151">
      <w:bodyDiv w:val="1"/>
      <w:marLeft w:val="0"/>
      <w:marRight w:val="0"/>
      <w:marTop w:val="0"/>
      <w:marBottom w:val="0"/>
      <w:divBdr>
        <w:top w:val="none" w:sz="0" w:space="0" w:color="auto"/>
        <w:left w:val="none" w:sz="0" w:space="0" w:color="auto"/>
        <w:bottom w:val="none" w:sz="0" w:space="0" w:color="auto"/>
        <w:right w:val="none" w:sz="0" w:space="0" w:color="auto"/>
      </w:divBdr>
    </w:div>
    <w:div w:id="1393501951">
      <w:bodyDiv w:val="1"/>
      <w:marLeft w:val="0"/>
      <w:marRight w:val="0"/>
      <w:marTop w:val="0"/>
      <w:marBottom w:val="0"/>
      <w:divBdr>
        <w:top w:val="none" w:sz="0" w:space="0" w:color="auto"/>
        <w:left w:val="none" w:sz="0" w:space="0" w:color="auto"/>
        <w:bottom w:val="none" w:sz="0" w:space="0" w:color="auto"/>
        <w:right w:val="none" w:sz="0" w:space="0" w:color="auto"/>
      </w:divBdr>
    </w:div>
    <w:div w:id="1410541828">
      <w:bodyDiv w:val="1"/>
      <w:marLeft w:val="0"/>
      <w:marRight w:val="0"/>
      <w:marTop w:val="0"/>
      <w:marBottom w:val="0"/>
      <w:divBdr>
        <w:top w:val="none" w:sz="0" w:space="0" w:color="auto"/>
        <w:left w:val="none" w:sz="0" w:space="0" w:color="auto"/>
        <w:bottom w:val="none" w:sz="0" w:space="0" w:color="auto"/>
        <w:right w:val="none" w:sz="0" w:space="0" w:color="auto"/>
      </w:divBdr>
    </w:div>
    <w:div w:id="1445462189">
      <w:bodyDiv w:val="1"/>
      <w:marLeft w:val="0"/>
      <w:marRight w:val="0"/>
      <w:marTop w:val="0"/>
      <w:marBottom w:val="0"/>
      <w:divBdr>
        <w:top w:val="none" w:sz="0" w:space="0" w:color="auto"/>
        <w:left w:val="none" w:sz="0" w:space="0" w:color="auto"/>
        <w:bottom w:val="none" w:sz="0" w:space="0" w:color="auto"/>
        <w:right w:val="none" w:sz="0" w:space="0" w:color="auto"/>
      </w:divBdr>
    </w:div>
    <w:div w:id="1493369689">
      <w:bodyDiv w:val="1"/>
      <w:marLeft w:val="0"/>
      <w:marRight w:val="0"/>
      <w:marTop w:val="0"/>
      <w:marBottom w:val="0"/>
      <w:divBdr>
        <w:top w:val="none" w:sz="0" w:space="0" w:color="auto"/>
        <w:left w:val="none" w:sz="0" w:space="0" w:color="auto"/>
        <w:bottom w:val="none" w:sz="0" w:space="0" w:color="auto"/>
        <w:right w:val="none" w:sz="0" w:space="0" w:color="auto"/>
      </w:divBdr>
    </w:div>
    <w:div w:id="1500654055">
      <w:bodyDiv w:val="1"/>
      <w:marLeft w:val="0"/>
      <w:marRight w:val="0"/>
      <w:marTop w:val="0"/>
      <w:marBottom w:val="0"/>
      <w:divBdr>
        <w:top w:val="none" w:sz="0" w:space="0" w:color="auto"/>
        <w:left w:val="none" w:sz="0" w:space="0" w:color="auto"/>
        <w:bottom w:val="none" w:sz="0" w:space="0" w:color="auto"/>
        <w:right w:val="none" w:sz="0" w:space="0" w:color="auto"/>
      </w:divBdr>
    </w:div>
    <w:div w:id="1515992835">
      <w:bodyDiv w:val="1"/>
      <w:marLeft w:val="0"/>
      <w:marRight w:val="0"/>
      <w:marTop w:val="0"/>
      <w:marBottom w:val="0"/>
      <w:divBdr>
        <w:top w:val="none" w:sz="0" w:space="0" w:color="auto"/>
        <w:left w:val="none" w:sz="0" w:space="0" w:color="auto"/>
        <w:bottom w:val="none" w:sz="0" w:space="0" w:color="auto"/>
        <w:right w:val="none" w:sz="0" w:space="0" w:color="auto"/>
      </w:divBdr>
    </w:div>
    <w:div w:id="1562595153">
      <w:bodyDiv w:val="1"/>
      <w:marLeft w:val="0"/>
      <w:marRight w:val="0"/>
      <w:marTop w:val="0"/>
      <w:marBottom w:val="0"/>
      <w:divBdr>
        <w:top w:val="none" w:sz="0" w:space="0" w:color="auto"/>
        <w:left w:val="none" w:sz="0" w:space="0" w:color="auto"/>
        <w:bottom w:val="none" w:sz="0" w:space="0" w:color="auto"/>
        <w:right w:val="none" w:sz="0" w:space="0" w:color="auto"/>
      </w:divBdr>
    </w:div>
    <w:div w:id="1673408200">
      <w:bodyDiv w:val="1"/>
      <w:marLeft w:val="0"/>
      <w:marRight w:val="0"/>
      <w:marTop w:val="0"/>
      <w:marBottom w:val="0"/>
      <w:divBdr>
        <w:top w:val="none" w:sz="0" w:space="0" w:color="auto"/>
        <w:left w:val="none" w:sz="0" w:space="0" w:color="auto"/>
        <w:bottom w:val="none" w:sz="0" w:space="0" w:color="auto"/>
        <w:right w:val="none" w:sz="0" w:space="0" w:color="auto"/>
      </w:divBdr>
    </w:div>
    <w:div w:id="1735661083">
      <w:bodyDiv w:val="1"/>
      <w:marLeft w:val="0"/>
      <w:marRight w:val="0"/>
      <w:marTop w:val="0"/>
      <w:marBottom w:val="0"/>
      <w:divBdr>
        <w:top w:val="none" w:sz="0" w:space="0" w:color="auto"/>
        <w:left w:val="none" w:sz="0" w:space="0" w:color="auto"/>
        <w:bottom w:val="none" w:sz="0" w:space="0" w:color="auto"/>
        <w:right w:val="none" w:sz="0" w:space="0" w:color="auto"/>
      </w:divBdr>
    </w:div>
    <w:div w:id="1742672862">
      <w:bodyDiv w:val="1"/>
      <w:marLeft w:val="0"/>
      <w:marRight w:val="0"/>
      <w:marTop w:val="0"/>
      <w:marBottom w:val="0"/>
      <w:divBdr>
        <w:top w:val="none" w:sz="0" w:space="0" w:color="auto"/>
        <w:left w:val="none" w:sz="0" w:space="0" w:color="auto"/>
        <w:bottom w:val="none" w:sz="0" w:space="0" w:color="auto"/>
        <w:right w:val="none" w:sz="0" w:space="0" w:color="auto"/>
      </w:divBdr>
    </w:div>
    <w:div w:id="1769498581">
      <w:bodyDiv w:val="1"/>
      <w:marLeft w:val="0"/>
      <w:marRight w:val="0"/>
      <w:marTop w:val="0"/>
      <w:marBottom w:val="0"/>
      <w:divBdr>
        <w:top w:val="none" w:sz="0" w:space="0" w:color="auto"/>
        <w:left w:val="none" w:sz="0" w:space="0" w:color="auto"/>
        <w:bottom w:val="none" w:sz="0" w:space="0" w:color="auto"/>
        <w:right w:val="none" w:sz="0" w:space="0" w:color="auto"/>
      </w:divBdr>
    </w:div>
    <w:div w:id="1801462098">
      <w:bodyDiv w:val="1"/>
      <w:marLeft w:val="0"/>
      <w:marRight w:val="0"/>
      <w:marTop w:val="0"/>
      <w:marBottom w:val="0"/>
      <w:divBdr>
        <w:top w:val="none" w:sz="0" w:space="0" w:color="auto"/>
        <w:left w:val="none" w:sz="0" w:space="0" w:color="auto"/>
        <w:bottom w:val="none" w:sz="0" w:space="0" w:color="auto"/>
        <w:right w:val="none" w:sz="0" w:space="0" w:color="auto"/>
      </w:divBdr>
    </w:div>
    <w:div w:id="1811092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s13</b:Tag>
    <b:SourceType>JournalArticle</b:SourceType>
    <b:Guid>{3948625A-F264-41A0-ABD6-2F2181535039}</b:Guid>
    <b:Title>Sustained Release Oral Drug Delivery System - An Overview</b:Title>
    <b:JournalName>International Journal of Pharma Research &amp; Review</b:JournalName>
    <b:Year>2013</b:Year>
    <b:Pages> 2(3):11-21</b:Pages>
    <b:RefOrder>1</b:RefOrder>
  </b:Source>
  <b:Source>
    <b:Tag>Loe12</b:Tag>
    <b:SourceType>JournalArticle</b:SourceType>
    <b:Guid>{5DB65E77-31FB-41C3-9809-5CF8C17652D7}</b:Guid>
    <b:Author>
      <b:Author>
        <b:NameList>
          <b:Person>
            <b:Last>Loeser RF</b:Last>
            <b:First>Goldring</b:First>
            <b:Middle>SR , Scanzello CR et al</b:Middle>
          </b:Person>
        </b:NameList>
      </b:Author>
    </b:Author>
    <b:Title>Osteoarthritis : a disease of joint as an organ </b:Title>
    <b:Year>2012</b:Year>
    <b:JournalName>Arthritis Rheum</b:JournalName>
    <b:Pages>1697 - 1707</b:Pages>
    <b:RefOrder>1</b:RefOrder>
  </b:Source>
  <b:Source>
    <b:Tag>Zah13</b:Tag>
    <b:SourceType>JournalArticle</b:SourceType>
    <b:Guid>{E3C276BA-C51F-41BF-9F81-E506E61EC403}</b:Guid>
    <b:Author>
      <b:Author>
        <b:NameList>
          <b:Person>
            <b:Last>Zahra Ashkavand</b:Last>
            <b:First>Hassan</b:First>
            <b:Middle>Malekinejad , Bannikuppe S. Vishwanath</b:Middle>
          </b:Person>
        </b:NameList>
      </b:Author>
    </b:Author>
    <b:Title>The pathophysiology of osteoarthritis</b:Title>
    <b:JournalName>j o u rnal of pharmacy r e s e a r c h</b:JournalName>
    <b:Year>2013</b:Year>
    <b:Pages>132-138</b:Pages>
    <b:RefOrder>5</b:RefOrder>
  </b:Source>
  <b:Source>
    <b:Tag>Yol17</b:Tag>
    <b:SourceType>InternetSite</b:SourceType>
    <b:Guid>{3E234538-1022-47F1-B59F-3AAEE2882D39}</b:Guid>
    <b:Title>Osteoarthritis Types</b:Title>
    <b:Year>2017</b:Year>
    <b:Author>
      <b:Author>
        <b:NameList>
          <b:Person>
            <b:Last>Smith</b:Last>
            <b:First>Yolanda</b:First>
          </b:Person>
        </b:NameList>
      </b:Author>
    </b:Author>
    <b:InternetSiteTitle>News medical life science </b:InternetSiteTitle>
    <b:Month>augest</b:Month>
    <b:Day>30</b:Day>
    <b:URL>https://www.news-medical.net/health/Osteoarthritis-Types.aspx</b:URL>
    <b:RefOrder>2</b:RefOrder>
  </b:Source>
  <b:Source>
    <b:Tag>LSh16</b:Tag>
    <b:SourceType>JournalArticle</b:SourceType>
    <b:Guid>{AAE930A2-A7C7-456C-88AB-25451BD5E50D}</b:Guid>
    <b:Title>Osteoarthritis year in review 2015: clinical</b:Title>
    <b:Year>2016</b:Year>
    <b:Author>
      <b:Author>
        <b:NameList>
          <b:Person>
            <b:Last>Sharma</b:Last>
            <b:First>L.</b:First>
          </b:Person>
        </b:NameList>
      </b:Author>
    </b:Author>
    <b:JournalName>osteoarthritis research socity international journal</b:JournalName>
    <b:Pages>36-48</b:Pages>
    <b:RefOrder>3</b:RefOrder>
  </b:Source>
  <b:Source>
    <b:Tag>Yuq11</b:Tag>
    <b:SourceType>JournalArticle</b:SourceType>
    <b:Guid>{22474F04-8769-4909-92F8-2A999A27D281}</b:Guid>
    <b:Author>
      <b:Author>
        <b:NameList>
          <b:Person>
            <b:Last>Yuqing Zhang</b:Last>
            <b:First>D.Sc1</b:First>
            <b:Middle>and Joanne M. Jordan, MD</b:Middle>
          </b:Person>
        </b:NameList>
      </b:Author>
    </b:Author>
    <b:Title>Epidemiology of osteoarthritis</b:Title>
    <b:JournalName>PMC</b:JournalName>
    <b:Year>2011</b:Year>
    <b:Pages>August</b:Pages>
    <b:RefOrder>34</b:RefOrder>
  </b:Source>
  <b:Source>
    <b:Tag>McD11</b:Tag>
    <b:SourceType>JournalArticle</b:SourceType>
    <b:Guid>{15C94A08-8E85-41E1-9FD0-C390493651E4}</b:Guid>
    <b:Author>
      <b:Author>
        <b:NameList>
          <b:Person>
            <b:Last>McDonald DD1</b:Last>
            <b:First>Walsh</b:First>
            <b:Middle>S.</b:Middle>
          </b:Person>
        </b:NameList>
      </b:Author>
    </b:Author>
    <b:Title>Older adult osteoarthritis pain management: results from the 2008 National Ambulatory Medical Care Survey.</b:Title>
    <b:JournalName>Journal of the American Academy of Nurse Practitioners</b:JournalName>
    <b:Year>2011</b:Year>
    <b:Pages>107-112</b:Pages>
    <b:RefOrder>18</b:RefOrder>
  </b:Source>
  <b:Source>
    <b:Tag>DiC17</b:Tag>
    <b:SourceType>JournalArticle</b:SourceType>
    <b:Guid>{3C633B72-E650-4C1D-A085-D5037B6B0F1F}</b:Guid>
    <b:Author>
      <b:Author>
        <b:NameList>
          <b:Person>
            <b:Last>Di Chen1</b:Last>
            <b:First>Jie</b:First>
            <b:Middle>Shen2, Weiwei Zhao1,3, Tingyu Wang4, Lin Han5, John L Hamilton1 and Hee-Jeong Im1</b:Middle>
          </b:Person>
        </b:NameList>
      </b:Author>
    </b:Author>
    <b:Title>Osteoarthritis: toward a comprehensive understanding of pathological mechanism</b:Title>
    <b:JournalName>Bone Research</b:JournalName>
    <b:Year>2017</b:Year>
    <b:RefOrder>6</b:RefOrder>
  </b:Source>
  <b:Source>
    <b:Tag>Joe10</b:Tag>
    <b:SourceType>JournalArticle</b:SourceType>
    <b:Guid>{3B4306D5-EC2E-4AA5-82B3-557460555A9F}</b:Guid>
    <b:Author>
      <b:Author>
        <b:NameList>
          <b:Person>
            <b:Last>Joern W.-P. Michael</b:Last>
            <b:First>Klaus</b:First>
            <b:Middle>U. Schlüter-Brust, Peer Eysel</b:Middle>
          </b:Person>
        </b:NameList>
      </b:Author>
    </b:Author>
    <b:Title>The Epidemiology, Etiology, Diagnosis, and Treatment of Osteoarthritis of the Knee</b:Title>
    <b:JournalName>Deutsches Ärzteblatt International</b:JournalName>
    <b:Year>2010</b:Year>
    <b:Pages>152-62</b:Pages>
    <b:RefOrder>35</b:RefOrder>
  </b:Source>
  <b:Source>
    <b:Tag>Ric12</b:Tag>
    <b:SourceType>JournalArticle</b:SourceType>
    <b:Guid>{ACC26587-D44C-42D9-A375-252890CF3FF9}</b:Guid>
    <b:Author>
      <b:Author>
        <b:NameList>
          <b:Person>
            <b:Last>Richard F. Loeser</b:Last>
            <b:First>1</b:First>
            <b:Middle>Steven R. Goldring,2 Carla R. Scanzello,3 and Mary B. Goldring2</b:Middle>
          </b:Person>
        </b:NameList>
      </b:Author>
    </b:Author>
    <b:Title>Osteoarthritis : A Disease of the Joint as an Organ</b:Title>
    <b:JournalName>ARTHRITIS &amp; RHEUMATISM</b:JournalName>
    <b:Year>2012</b:Year>
    <b:Pages>1697-1707</b:Pages>
    <b:RefOrder>36</b:RefOrder>
  </b:Source>
  <b:Source>
    <b:Tag>Kel15</b:Tag>
    <b:SourceType>JournalArticle</b:SourceType>
    <b:Guid>{0E77962E-0D02-4516-9E10-D61C5A6110C6}</b:Guid>
    <b:Author>
      <b:Author>
        <b:NameList>
          <b:Person>
            <b:Last>Kelli D. Allena and Yvonne M. Golightlya</b:Last>
          </b:Person>
        </b:NameList>
      </b:Author>
    </b:Author>
    <b:Title>Epidemiology of osteoarthritis: state of the</b:Title>
    <b:JournalName>5 Wolters Kluwer Health</b:JournalName>
    <b:Year>2015</b:Year>
    <b:RefOrder>7</b:RefOrder>
  </b:Source>
  <b:Source>
    <b:Tag>Jun17</b:Tag>
    <b:SourceType>JournalArticle</b:SourceType>
    <b:Guid>{973D906D-8221-4383-8230-5CB0ACF6B46F}</b:Guid>
    <b:Title>Relationship between hormone replacement therapy and spinal osteoarthritis: a nationwide health survey analysis of the elderly Korean population</b:Title>
    <b:JournalName>BMJ</b:JournalName>
    <b:Year>2017</b:Year>
    <b:Author>
      <b:Author>
        <b:NameList>
          <b:Person>
            <b:Last>Jung-Ho Park</b:Last>
            <b:First>Jae-Young</b:First>
            <b:Middle>Hong, Kyungdo Han, Seung-Woo Han,Eun Mi Chun</b:Middle>
          </b:Person>
        </b:NameList>
      </b:Author>
    </b:Author>
    <b:RefOrder>8</b:RefOrder>
  </b:Source>
  <b:Source>
    <b:Tag>Tim04</b:Tag>
    <b:SourceType>JournalArticle</b:SourceType>
    <b:Guid>{F22C4885-0B19-423A-AF25-A45BEB81171E}</b:Guid>
    <b:Author>
      <b:Author>
        <b:NameList>
          <b:Person>
            <b:Last>Tim D. Spector</b:Last>
            <b:First>Alex</b:First>
            <b:Middle>J. MacGregor</b:Middle>
          </b:Person>
        </b:NameList>
      </b:Author>
    </b:Author>
    <b:Title>Risk factors for osteoarthritis: genetics</b:Title>
    <b:JournalName>OsteoArthritis and Cartilage</b:JournalName>
    <b:Year>2004</b:Year>
    <b:Pages>39-44</b:Pages>
    <b:RefOrder>9</b:RefOrder>
  </b:Source>
  <b:Source>
    <b:Tag>JVi17</b:Tag>
    <b:SourceType>JournalArticle</b:SourceType>
    <b:Guid>{F663682F-3A24-40F9-98B7-9EF5C268CA15}</b:Guid>
    <b:Title>Prevalence of osteoarthritis patients in South Indian hospital</b:Title>
    <b:Year>2017</b:Year>
    <b:Author>
      <b:Author>
        <b:NameList>
          <b:Person>
            <b:Last>J. Viswanath</b:Last>
            <b:First>,</b:First>
            <b:Middle>Chakrapani Cheekavolu, Renu Dixit, S. Sankaraiah</b:Middle>
          </b:Person>
        </b:NameList>
      </b:Author>
    </b:Author>
    <b:JournalName>International Journal of Community Medicine and Public Health</b:JournalName>
    <b:Pages>3043-3046</b:Pages>
    <b:RefOrder>10</b:RefOrder>
  </b:Source>
  <b:Source>
    <b:Tag>Jul10</b:Tag>
    <b:SourceType>JournalArticle</b:SourceType>
    <b:Guid>{CA5314AC-A462-4178-B3ED-3A86BCE713AD}</b:Guid>
    <b:Title>Physical activity considerations among people with knee and hip osteoarthritis</b:Title>
    <b:JournalName>Int. J. Clin. Rheumatol</b:JournalName>
    <b:Year>2010</b:Year>
    <b:Pages>659-667</b:Pages>
    <b:Author>
      <b:Interviewee>
        <b:NameList>
          <b:Person>
            <b:Last>Julie J Keysor</b:Last>
            <b:First>J</b:First>
          </b:Person>
        </b:NameList>
      </b:Interviewee>
      <b:Author>
        <b:NameList>
          <b:Person>
            <b:Last>Julie J Keysor</b:Last>
            <b:First>Diane</b:First>
            <b:Middle>M Heislein</b:Middle>
          </b:Person>
        </b:NameList>
      </b:Author>
    </b:Author>
    <b:RefOrder>11</b:RefOrder>
  </b:Source>
  <b:Source>
    <b:Tag>LFC15</b:Tag>
    <b:SourceType>JournalArticle</b:SourceType>
    <b:Guid>{476FBB7B-F8B6-495F-A8B0-A9B206216A8C}</b:Guid>
    <b:Author>
      <b:Author>
        <b:NameList>
          <b:Person>
            <b:Last>L.F. Callahan</b:Last>
            <b:First>K.R.</b:First>
            <b:Middle>Ambrose</b:Middle>
          </b:Person>
        </b:NameList>
      </b:Author>
    </b:Author>
    <b:Title>Physical activity and osteoarthritis - considerations at the population and clinical level</b:Title>
    <b:JournalName>Osteoarthritis and Cartilage</b:JournalName>
    <b:Year>2015</b:Year>
    <b:Pages>31-33</b:Pages>
    <b:RefOrder>12</b:RefOrder>
  </b:Source>
  <b:Source>
    <b:Tag>Ali12</b:Tag>
    <b:SourceType>JournalArticle</b:SourceType>
    <b:Guid>{F3410122-3D49-4D2A-83C0-3FBC7B806028}</b:Guid>
    <b:Author>
      <b:Author>
        <b:NameList>
          <b:Person>
            <b:Last>Ali H. Alnahdi</b:Last>
            <b:First>Joseph</b:First>
            <b:Middle>A. Zeni , Lynn Snyder-Mackler</b:Middle>
          </b:Person>
        </b:NameList>
      </b:Author>
    </b:Author>
    <b:Title>Muscle Impairments in Patients With Knee OA</b:Title>
    <b:JournalName>Sports Physical Therapy</b:JournalName>
    <b:Year>2012</b:Year>
    <b:Pages>284-292</b:Pages>
    <b:RefOrder>13</b:RefOrder>
  </b:Source>
  <b:Source>
    <b:Tag>Ban17</b:Tag>
    <b:SourceType>JournalArticle</b:SourceType>
    <b:Guid>{75E7A7BD-0A28-4EE7-A38A-C14A811BCE44}</b:Guid>
    <b:Author>
      <b:Author>
        <b:NameList>
          <b:Person>
            <b:Last>Bansal S</b:Last>
            <b:First>Bansal</b:First>
            <b:Middle>A</b:Middle>
          </b:Person>
        </b:NameList>
      </b:Author>
    </b:Author>
    <b:Title>Relation between obesity and osteoporosis in women</b:Title>
    <b:JournalName>IJMDS</b:JournalName>
    <b:Year>2017</b:Year>
    <b:Pages>1382-1385</b:Pages>
    <b:RefOrder>14</b:RefOrder>
  </b:Source>
  <b:Source>
    <b:Tag>JCo17</b:Tag>
    <b:SourceType>JournalArticle</b:SourceType>
    <b:Guid>{BC754487-91BC-44BE-A1EF-247919177690}</b:Guid>
    <b:Author>
      <b:Author>
        <b:NameList>
          <b:Person>
            <b:Last>Harvey</b:Last>
            <b:First>J.</b:First>
            <b:Middle>Compston &amp; A. Cooper &amp; C. Cooper&amp; N. Gittoes &amp; C. Gregson&amp; N.</b:Middle>
          </b:Person>
        </b:NameList>
      </b:Author>
    </b:Author>
    <b:Title>UK clinical guideline for the prevention and treatment of osteoporosis</b:Title>
    <b:JournalName>Arch Osteoporos</b:JournalName>
    <b:Year>2017</b:Year>
    <b:Pages>12-43</b:Pages>
    <b:RefOrder>17</b:RefOrder>
  </b:Source>
  <b:Source>
    <b:Tag>Che17</b:Tag>
    <b:SourceType>JournalArticle</b:SourceType>
    <b:Guid>{99ADD437-C663-48E5-8C89-6DE34D5735F6}</b:Guid>
    <b:Author>
      <b:Author>
        <b:NameList>
          <b:Person>
            <b:Last>Cheng-Shyuan Rau</b:Last>
            <b:First>Shao-Chun</b:First>
            <b:Middle>Wu , Pao-Jen Kuo , Yi-Chun Chen , Peng-Chen ,Chien Hsiao-Yun &amp; HsiehChing-Hua Hsieh</b:Middle>
          </b:Person>
        </b:NameList>
      </b:Author>
    </b:Author>
    <b:Title>Epidemiology of Bone Fracture in Female Trauma Patients Based on Risks of Osteoporosis Assessed using the Osteoporosis Self-Assessment Tool for Asians Score</b:Title>
    <b:JournalName>Int. J. Environ. Res. Public Health</b:JournalName>
    <b:Year>2017</b:Year>
    <b:Pages>1380</b:Pages>
    <b:RefOrder>16</b:RefOrder>
  </b:Source>
  <b:Source>
    <b:Tag>del16</b:Tag>
    <b:SourceType>JournalArticle</b:SourceType>
    <b:Guid>{DD41A65A-5CAC-41AF-B9A8-D8DD43EA94FA}</b:Guid>
    <b:Author>
      <b:Author>
        <b:NameList>
          <b:Person>
            <b:Last>de l’Escalopier N</b:Last>
            <b:First>et</b:First>
            <b:Middle>al.</b:Middle>
          </b:Person>
        </b:NameList>
      </b:Author>
    </b:Author>
    <b:Title>Surgical treatments for osteoarthritis</b:Title>
    <b:JournalName>Ann Phys Rehabil Med</b:JournalName>
    <b:Year>2016</b:Year>
    <b:RefOrder>22</b:RefOrder>
  </b:Source>
  <b:Source>
    <b:Tag>Ala15</b:Tag>
    <b:SourceType>JournalArticle</b:SourceType>
    <b:Guid>{1F7E9359-32CF-4669-A627-1391DFAC82E9}</b:Guid>
    <b:Author>
      <b:Author>
        <b:NameList>
          <b:Person>
            <b:Last>Alaa Ibrahim Saied.</b:Last>
            <b:First>Hussein</b:First>
            <b:Middle>Hadi Atiyah</b:Middle>
          </b:Person>
        </b:NameList>
      </b:Author>
    </b:Author>
    <b:Title>Contributing Factors for Adult with osteoarthritis in Al- Diwaniya Governorate Hospitals</b:Title>
    <b:JournalName> kufa Journal for Nursing sciences</b:JournalName>
    <b:Year>2015</b:Year>
    <b:Pages>146-155</b:Pages>
    <b:RefOrder>15</b:RefOrder>
  </b:Source>
  <b:Source>
    <b:Tag>Yak13</b:Tag>
    <b:SourceType>JournalArticle</b:SourceType>
    <b:Guid>{37B1E84B-6AB6-4F36-AFB8-2632D0841BE6}</b:Guid>
    <b:Author>
      <b:Author>
        <b:NameList>
          <b:Person>
            <b:Last>Z.Alsaleem</b:Last>
            <b:First>Yakdhan</b:First>
          </b:Person>
        </b:NameList>
      </b:Author>
    </b:Author>
    <b:Title>Risk factors in an association with the osteoarthritis of the knee in Mosul city</b:Title>
    <b:JournalName> Annals of the College of Medicine Mosul</b:JournalName>
    <b:Year>2013</b:Year>
    <b:Pages>84-88</b:Pages>
    <b:RefOrder>4</b:RefOrder>
  </b:Source>
  <b:Source>
    <b:Tag>VSu17</b:Tag>
    <b:SourceType>JournalArticle</b:SourceType>
    <b:Guid>{E33B1F1D-59D6-4E90-9971-25F592376EE3}</b:Guid>
    <b:Author>
      <b:Author>
        <b:NameList>
          <b:Person>
            <b:Last>V Suganya</b:Last>
            <b:First>V</b:First>
            <b:Middle>Anuradha</b:Middle>
          </b:Person>
        </b:NameList>
      </b:Author>
    </b:Author>
    <b:Title>Microencapsulation and Nanoencapsulation: A Review</b:Title>
    <b:JournalName>International Journal of Pharmaceutical and Clinical Research</b:JournalName>
    <b:Year>2017</b:Year>
    <b:Pages>233-239</b:Pages>
    <b:RefOrder>29</b:RefOrder>
  </b:Source>
  <b:Source>
    <b:Tag>Div18</b:Tag>
    <b:SourceType>JournalArticle</b:SourceType>
    <b:Guid>{B904C44F-F1D8-471E-8C66-E688AD9C19FB}</b:Guid>
    <b:Author>
      <b:Author>
        <b:NameList>
          <b:Person>
            <b:Last>Divya Eratte</b:Last>
            <b:First>Kim</b:First>
            <b:Middle>Dowling , Colin J. Barrow , Benu Adhikari</b:Middle>
          </b:Person>
        </b:NameList>
      </b:Author>
    </b:Author>
    <b:Title>Recent advances in the microencapsulation of omega-3 oil and probiotic bacteria through complex coacervation: A review</b:Title>
    <b:JournalName>Trends in Food Science &amp; Technology</b:JournalName>
    <b:Year>2018</b:Year>
    <b:Pages>121–131</b:Pages>
    <b:RefOrder>30</b:RefOrder>
  </b:Source>
  <b:Source>
    <b:Tag>Amr15</b:Tag>
    <b:SourceType>JournalArticle</b:SourceType>
    <b:Guid>{8B132A16-5DB9-4DA6-96AF-34886968820F}</b:Guid>
    <b:Author>
      <b:Author>
        <b:NameList>
          <b:Person>
            <b:Last>Amr M. Bakry</b:Last>
            <b:First>Shabbar</b:First>
            <b:Middle>Abbas, Barkat Ali, Hamid Majeed, Mohamed Y. Abouelwafa, Ahmed Mousa, and Li Liang</b:Middle>
          </b:Person>
        </b:NameList>
      </b:Author>
    </b:Author>
    <b:Title>Microencapsulation of Oils: A Comprehensive Review of Benefits, Techniques, and Applications</b:Title>
    <b:JournalName>Comprehensive Reviews in Food Science and Food Safety</b:JournalName>
    <b:Year>2015</b:Year>
    <b:Pages>143 - 182</b:Pages>
    <b:RefOrder>31</b:RefOrder>
  </b:Source>
  <b:Source>
    <b:Tag>Gar11</b:Tag>
    <b:SourceType>JournalArticle</b:SourceType>
    <b:Guid>{10FAFCA2-95B8-40F3-A739-C3F91C26A26A}</b:Guid>
    <b:Author>
      <b:Author>
        <b:NameList>
          <b:Person>
            <b:Last>Garg Tarun</b:Last>
            <b:First>Singh</b:First>
            <b:Middle>Onkar, Arora Saahil, Murthy RSR</b:Middle>
          </b:Person>
        </b:NameList>
      </b:Author>
    </b:Author>
    <b:Title>Patented Microencapsulation Techniques And Its Application</b:Title>
    <b:JournalName>Journal of Pharmacy Research</b:JournalName>
    <b:Year>2011</b:Year>
    <b:Pages>2097-2102</b:Pages>
    <b:RefOrder>32</b:RefOrder>
  </b:Source>
  <b:Source>
    <b:Tag>Pea16</b:Tag>
    <b:SourceType>JournalArticle</b:SourceType>
    <b:Guid>{11FEC498-D93F-42F4-A83B-C2F018C99169}</b:Guid>
    <b:Title>Peanparkdee et al</b:Title>
    <b:JournalName> Reviews in Agricultural Science</b:JournalName>
    <b:Year>2016</b:Year>
    <b:Pages>56 – 65</b:Pages>
    <b:RefOrder>37</b:RefOrder>
  </b:Source>
  <b:Source>
    <b:Tag>Pea161</b:Tag>
    <b:SourceType>JournalArticle</b:SourceType>
    <b:Guid>{409F6A5E-61E7-4939-BFAF-B07FE7A017B5}</b:Guid>
    <b:Author>
      <b:Author>
        <b:NameList>
          <b:Person>
            <b:Last>Peanparkde</b:Last>
            <b:First>Methavee</b:First>
          </b:Person>
        </b:NameList>
      </b:Author>
    </b:Author>
    <b:Title>MICROENCAPSULATION: A REVIEW OF APPLICATIONS IN THE FOOD AND PHARMACEUTICAL INDUSTRIES</b:Title>
    <b:JournalName>Reviews in Agricultural Science</b:JournalName>
    <b:Year>2016</b:Year>
    <b:Pages>56 - 65</b:Pages>
    <b:RefOrder>38</b:RefOrder>
  </b:Source>
  <b:Source>
    <b:Tag>Per17</b:Tag>
    <b:SourceType>JournalArticle</b:SourceType>
    <b:Guid>{E3D287B3-81CC-4FD6-9578-BB4208B0BB3D}</b:Guid>
    <b:Author>
      <b:Author>
        <b:NameList>
          <b:Person>
            <b:Last>Perkins et al.</b:Last>
          </b:Person>
        </b:NameList>
      </b:Author>
    </b:Author>
    <b:Title>Steroids and Osteoarthritis</b:Title>
    <b:JournalName>Journal of Arthritis</b:JournalName>
    <b:Year>2017</b:Year>
    <b:Pages>115 - 118</b:Pages>
    <b:RefOrder>24</b:RefOrder>
  </b:Source>
  <b:Source>
    <b:Tag>Sto14</b:Tag>
    <b:SourceType>JournalArticle</b:SourceType>
    <b:Guid>{9DE38EA7-54DB-48FF-A861-8082F6D0D955}</b:Guid>
    <b:Author>
      <b:Author>
        <b:NameList>
          <b:Person>
            <b:Last>Stowers e tal.</b:Last>
          </b:Person>
        </b:NameList>
      </b:Author>
    </b:Author>
    <b:Title>Periarticular use of Steroid for Knee Replacement Surgery</b:Title>
    <b:JournalName>Annals of Orthopedics &amp; Rheumatology</b:JournalName>
    <b:Year>2014</b:Year>
    <b:Pages>1028 - 1035</b:Pages>
    <b:RefOrder>25</b:RefOrder>
  </b:Source>
  <b:Source>
    <b:Tag>mor17</b:Tag>
    <b:SourceType>JournalArticle</b:SourceType>
    <b:Guid>{83E9219B-CE41-456B-94D0-062B36B1A179}</b:Guid>
    <b:Author>
      <b:Author>
        <b:NameList>
          <b:Person>
            <b:Last>holt</b:Last>
            <b:First>keith</b:First>
          </b:Person>
        </b:NameList>
      </b:Author>
    </b:Author>
    <b:Title>pain managment after knee replacement</b:Title>
    <b:JournalName>perth orthopedic and sport medicine center</b:JournalName>
    <b:Year>2017</b:Year>
    <b:RefOrder>26</b:RefOrder>
  </b:Source>
  <b:Source xmlns:b="http://schemas.openxmlformats.org/officeDocument/2006/bibliography" xmlns="http://schemas.openxmlformats.org/officeDocument/2006/bibliography">
    <b:Tag>Placeholder1</b:Tag>
    <b:RefOrder>39</b:RefOrder>
  </b:Source>
  <b:Source>
    <b:Tag>Pri08</b:Tag>
    <b:SourceType>JournalArticle</b:SourceType>
    <b:Guid>{7E2B309F-B72A-4D15-9099-DA1F26B35034}</b:Guid>
    <b:Author>
      <b:Author>
        <b:NameList>
          <b:Person>
            <b:Last>Bhatia</b:Last>
            <b:First>Priyanka</b:First>
            <b:Middle>Gupta and Vijayalakshmi</b:Middle>
          </b:Person>
        </b:NameList>
      </b:Author>
    </b:Author>
    <b:Title>Corticosteroid Physiology and Principles of Therapy</b:Title>
    <b:JournalName>Indian Journal of Pediatrics</b:JournalName>
    <b:Year>2008</b:Year>
    <b:Pages>1039-1044</b:Pages>
    <b:RefOrder>23</b:RefOrder>
  </b:Source>
  <b:Source>
    <b:Tag>Gag18</b:Tag>
    <b:SourceType>JournalArticle</b:SourceType>
    <b:Guid>{314F1C7F-D76D-48E4-8702-9149A9E1CE3D}</b:Guid>
    <b:Author>
      <b:Author>
        <b:NameList>
          <b:Person>
            <b:Last>Mukhopadhyay</b:Last>
            <b:First>Gagandeep</b:First>
            <b:Middle>Kwatra and Sandip</b:Middle>
          </b:Person>
        </b:NameList>
      </b:Author>
    </b:Author>
    <b:Title>Topical Corticosteroids:Pharmacology</b:Title>
    <b:JournalName>Springer</b:JournalName>
    <b:Year>2018</b:Year>
    <b:Pages>11-22</b:Pages>
    <b:RefOrder>40</b:RefOrder>
  </b:Source>
  <b:Source>
    <b:Tag>Don12</b:Tag>
    <b:SourceType>JournalArticle</b:SourceType>
    <b:Guid>{A52F5396-11D0-491B-9C97-9B1C58FAF38A}</b:Guid>
    <b:Author>
      <b:Author>
        <b:NameList>
          <b:Person>
            <b:Last>Park</b:Last>
            <b:First>Dong</b:First>
            <b:Middle>Rak Kwon and Gi Young</b:Middle>
          </b:Person>
        </b:NameList>
      </b:Author>
    </b:Author>
    <b:Title>Intra-Articular Injections for the Treatment of Osteoarthritis: Focus on the Clinical Use of Several Regimens</b:Title>
    <b:JournalName>Osteoarthritis - Diagnosis, Treatment and Surgery</b:JournalName>
    <b:Year>2012</b:Year>
    <b:Pages>67-100</b:Pages>
    <b:RefOrder>27</b:RefOrder>
  </b:Source>
  <b:Source>
    <b:Tag>TEJ14</b:Tag>
    <b:SourceType>JournalArticle</b:SourceType>
    <b:Guid>{4EC98BC8-D2E7-42CE-8E15-3078E294F97C}</b:Guid>
    <b:Author>
      <b:Author>
        <b:NameList>
          <b:Person>
            <b:Last>TEJASHREE A. GHADGE*</b:Last>
            <b:First>SAGAR</b:First>
            <b:Middle>D. CHAVARE, DR. AJIT KULKARNI, SHRUTI KAMBLE.</b:Middle>
          </b:Person>
        </b:NameList>
      </b:Author>
    </b:Author>
    <b:Title>A REVIEW ON PARENTRAL IMPLANTS</b:Title>
    <b:JournalName>IJRRPAS</b:JournalName>
    <b:Year>2014</b:Year>
    <b:Pages>1056-1072</b:Pages>
    <b:RefOrder>28</b:RefOrder>
  </b:Source>
  <b:Source>
    <b:Tag>Reb11</b:Tag>
    <b:SourceType>JournalArticle</b:SourceType>
    <b:Guid>{8B8FCE7C-46A8-4C1C-825A-86743AF63D1B}</b:Guid>
    <b:Author>
      <b:Author>
        <b:NameList>
          <b:Person>
            <b:Last>Hunter</b:Last>
            <b:First>Rebecca</b:First>
            <b:Middle>S</b:Middle>
          </b:Person>
        </b:NameList>
      </b:Author>
    </b:Author>
    <b:Title>Dexamethasone intravitreal implant for the treatment of noninfectious uveitis</b:Title>
    <b:JournalName>Clinical Ophthalmology</b:JournalName>
    <b:Year>2011</b:Year>
    <b:Pages>1613 - 1621</b:Pages>
    <b:RefOrder>33</b:RefOrder>
  </b:Source>
  <b:Source>
    <b:Tag>Jef13</b:Tag>
    <b:SourceType>JournalArticle</b:SourceType>
    <b:Guid>{6E873F46-2D14-410C-8663-D4A8D28BF3A3}</b:Guid>
    <b:Author>
      <b:Author>
        <b:NameList>
          <b:Person>
            <b:Last>Jeffrey</b:Last>
          </b:Person>
        </b:NameList>
      </b:Author>
    </b:Author>
    <b:Title>Dexamethasone Reduces Length of Hospitalization and Improves Postoperative Pain and Nausea After Total Joint Arthroplasty A Prospective, Randomized Controlled Trial</b:Title>
    <b:JournalName>The Journal of Arthroplasty</b:JournalName>
    <b:Year>2013</b:Year>
    <b:Pages>11- 17</b:Pages>
    <b:RefOrder>19</b:RefOrder>
  </b:Source>
  <b:Source>
    <b:Tag>Xia18</b:Tag>
    <b:SourceType>JournalArticle</b:SourceType>
    <b:Guid>{B62F23E4-9F18-4CFE-ACE3-8BADBF5E0F1F}</b:Guid>
    <b:Author>
      <b:Author>
        <b:NameList>
          <b:Person>
            <b:Last>Xiaofei Li</b:Last>
            <b:First>Gang</b:First>
            <b:Middle>Xu , Wenjin Xie , Shengshan Ma</b:Middle>
          </b:Person>
        </b:NameList>
      </b:Author>
    </b:Author>
    <b:Title>The efficacy and safety of dexamethasone for pain management after total knee arthroplasty: A systematic review and meta-analysis</b:Title>
    <b:JournalName>International Journal of Surgery</b:JournalName>
    <b:Year>2018</b:Year>
    <b:Pages>65-71</b:Pages>
    <b:RefOrder>20</b:RefOrder>
  </b:Source>
  <b:Source>
    <b:Tag>Cla16</b:Tag>
    <b:SourceType>JournalArticle</b:SourceType>
    <b:Guid>{C8ABCCC1-8B89-42E5-B8D2-8788EE9AC8EE}</b:Guid>
    <b:Title>Hyaluronic acid injection therapy for osteoarthritis of the knee: concordant efficacy and conflicting serious adverse events in two systematic reviews</b:Title>
    <b:Pages>186</b:Pages>
    <b:Year>2016</b:Year>
    <b:Author>
      <b:Author>
        <b:NameList>
          <b:Person>
            <b:Last>O’Hanlon</b:Last>
          </b:Person>
        </b:NameList>
      </b:Author>
    </b:Author>
    <b:JournalName>events in two systematic reviews</b:JournalName>
    <b:RefOrder>21</b:RefOrder>
  </b:Source>
  <b:Source>
    <b:Tag>AAb13</b:Tag>
    <b:SourceType>JournalArticle</b:SourceType>
    <b:Guid>{BD4C96A8-1224-4C76-AD2B-26EE25803EB0}</b:Guid>
    <b:Author>
      <b:Author>
        <b:NameList>
          <b:Person>
            <b:Last>A. Abhishek</b:Last>
            <b:First>Michael</b:First>
            <b:Middle>Doherty</b:Middle>
          </b:Person>
        </b:NameList>
      </b:Author>
    </b:Author>
    <b:Title>Diagnosis and Clinical presentaion of OA</b:Title>
    <b:JournalName>Rheum Dis</b:JournalName>
    <b:Year>2013</b:Year>
    <b:Pages>45-66</b:Pages>
    <b:RefOrder>1</b:RefOrder>
  </b:Source>
  <b:Source>
    <b:Tag>Pet05</b:Tag>
    <b:SourceType>JournalArticle</b:SourceType>
    <b:Guid>{FAD6FD7E-D50E-4303-8C70-355447C4E331}</b:Guid>
    <b:Author>
      <b:Author>
        <b:NameList>
          <b:Person>
            <b:Last>Barnes</b:Last>
            <b:First>Peter</b:First>
            <b:Middle>J.</b:Middle>
          </b:Person>
        </b:NameList>
      </b:Author>
    </b:Author>
    <b:Title>Molecular Mechanisms and Cellular Effects of Glucocorticosteroids</b:Title>
    <b:JournalName>Immunol Allergy Clin N Am</b:JournalName>
    <b:Year>2005</b:Year>
    <b:Pages>451 – 468</b:Pages>
    <b:RefOrder>1</b:RefOrder>
  </b:Source>
  <b:Source>
    <b:Tag>MiJ14</b:Tag>
    <b:SourceType>JournalArticle</b:SourceType>
    <b:Guid>{D5AC89D0-8C24-45A5-8781-547DBE1DCE9B}</b:Guid>
    <b:Author>
      <b:Author>
        <b:NameList>
          <b:Person>
            <b:Last>Mi-Jeong Lee</b:Last>
            <b:First>Pornpoj</b:First>
            <b:Middle>Pramyothin , Kalypso Karastergiou , Susan K. Fried</b:Middle>
          </b:Person>
        </b:NameList>
      </b:Author>
    </b:Author>
    <b:Title>Deconstructing the roles of glucocorticoids in adipose tissue biology and the development of central obesity</b:Title>
    <b:JournalName>Biochimica et Biophysica Acta</b:JournalName>
    <b:Year>2014</b:Year>
    <b:Pages>473–481</b:Pages>
    <b:RefOrder>1</b:RefOrder>
  </b:Source>
  <b:Source>
    <b:Tag>Rob14</b:Tag>
    <b:SourceType>JournalArticle</b:SourceType>
    <b:Guid>{27B297FC-74B5-46C9-A0CB-68F5247BD95A}</b:Guid>
    <b:Author>
      <b:Author>
        <b:NameList>
          <b:Person>
            <b:Last>Robert W. Hunter</b:Last>
            <b:First>Jessica</b:First>
            <b:Middle>R. Ivy and Matthew A. Bailey</b:Middle>
          </b:Person>
        </b:NameList>
      </b:Author>
    </b:Author>
    <b:Title>Glucocorticoids and renal Na+ transport: implications for hypertension and salt sensitivity</b:Title>
    <b:JournalName>The Journal of Physiology published by John Wiley &amp; Sons Ltd on behalf of The Physiological Society</b:JournalName>
    <b:Year>2014</b:Year>
    <b:Pages>1731–1744</b:Pages>
    <b:RefOrder>1</b:RefOrder>
  </b:Source>
  <b:Source>
    <b:Tag>LRS12</b:Tag>
    <b:SourceType>JournalArticle</b:SourceType>
    <b:Guid>{FFF064F7-0EC2-4C73-8D3E-8B99CDAF2560}</b:Guid>
    <b:Title>Pharmacokinetics of dexamethasone following intra-articular, intravenous,intramuscular, and oral administration in horses and its effects on endogenous hydrocortisone</b:Title>
    <b:Year>2012</b:Year>
    <b:JournalName>J. vet. Pharmacol. Therap</b:JournalName>
    <b:Pages>181–191</b:Pages>
    <b:Author>
      <b:Author>
        <b:NameList>
          <b:Person>
            <b:Last>Soma</b:Last>
            <b:First>L.</b:First>
            <b:Middle>R.</b:Middle>
          </b:Person>
        </b:NameList>
      </b:Author>
    </b:Author>
    <b:RefOrder>1</b:RefOrder>
  </b:Source>
  <b:Source>
    <b:Tag>Mel04</b:Tag>
    <b:SourceType>Book</b:SourceType>
    <b:Guid>{CBCFD116-8519-443E-9EBB-84369F874E9A}</b:Guid>
    <b:Title>Oral Conventional Solid Dosage Forms</b:Title>
    <b:Year>2004</b:Year>
    <b:Author>
      <b:Author>
        <b:NameList>
          <b:Person>
            <b:Last>Villiers</b:Last>
            <b:First>Melgardt</b:First>
            <b:Middle>M De</b:Middle>
          </b:Person>
        </b:NameList>
      </b:Author>
    </b:Author>
    <b:RefOrder>1</b:RefOrder>
  </b:Source>
  <b:Source>
    <b:Tag>San16</b:Tag>
    <b:SourceType>JournalArticle</b:SourceType>
    <b:Guid>{F288559B-6DD5-4E34-ABD5-B5753E64A246}</b:Guid>
    <b:Author>
      <b:Author>
        <b:NameList>
          <b:Person>
            <b:Last>Sandeep Karki</b:Last>
            <b:First>Hyeongmin</b:First>
            <b:Middle>Kim , Seon-Jeong Na, Dohyun Shin, Kanghee Jo, Jaehwi Lee</b:Middle>
          </b:Person>
        </b:NameList>
      </b:Author>
    </b:Author>
    <b:Title>asian journal of pharmaceutical sciences</b:Title>
    <b:JournalName>2016</b:JournalName>
    <b:Year>2016</b:Year>
    <b:Pages> 559–574</b:Pages>
    <b:RefOrder>1</b:RefOrder>
  </b:Source>
  <b:Source>
    <b:Tag>Dia15</b:Tag>
    <b:SourceType>JournalArticle</b:SourceType>
    <b:Guid>{9630B039-2F1A-4C91-ADEC-79E1C2758A19}</b:Guid>
    <b:Author>
      <b:Author>
        <b:NameList>
          <b:Person>
            <b:Last>Dias MI</b:Last>
            <b:First>Ferreira</b:First>
            <b:Middle>IC and Barreiro MF</b:Middle>
          </b:Person>
        </b:NameList>
      </b:Author>
    </b:Author>
    <b:Title>Microencapsulation of bioactives for food applications</b:Title>
    <b:JournalName>Food Funct</b:JournalName>
    <b:Year>2015</b:Year>
    <b:Pages>1035-1052</b:Pages>
    <b:RefOrder>2</b:RefOrder>
  </b:Source>
  <b:Source>
    <b:Tag>Koo14</b:Tag>
    <b:SourceType>JournalArticle</b:SourceType>
    <b:Guid>{0BF75F83-825B-4F5D-8419-411BDE0E0FD6}</b:Guid>
    <b:Author>
      <b:Author>
        <b:NameList>
          <b:Person>
            <b:Last>Koo SY</b:Last>
            <b:First>Cha</b:First>
            <b:Middle>KH, Song DG, Chung D and Pan CH</b:Middle>
          </b:Person>
        </b:NameList>
      </b:Author>
    </b:Author>
    <b:Title>Microencapsulation of peppermint oil in an alginate–pectin matrix using a coaxial electrospray system</b:Title>
    <b:JournalName>International J. Food Sci.</b:JournalName>
    <b:Year>2014</b:Year>
    <b:Pages>733-739</b:Pages>
    <b:RefOrder>1</b:RefOrder>
  </b:Source>
  <b:Source>
    <b:Tag>Rav14</b:Tag>
    <b:SourceType>JournalArticle</b:SourceType>
    <b:Guid>{27C2DBD0-7708-46DE-828B-120041DA3419}</b:Guid>
    <b:Author>
      <b:Author>
        <b:NameList>
          <b:Person>
            <b:Last>Ravi Teja Pusapati</b:Last>
            <b:First>T.</b:First>
            <b:Middle>Venkateswara Rao</b:Middle>
          </b:Person>
        </b:NameList>
      </b:Author>
    </b:Author>
    <b:Title>Fluidized bed processing: A review</b:Title>
    <b:JournalName>Indian Journal of Research in Pharmacy and Biotechnology </b:JournalName>
    <b:Year>2014</b:Year>
    <b:Pages>1360-1365</b:Pages>
    <b:RefOrder>1</b:RefOrder>
  </b:Source>
  <b:Source>
    <b:Tag>ABD14</b:Tag>
    <b:SourceType>JournalArticle</b:SourceType>
    <b:Guid>{32AECC54-E702-4FD7-B24C-54B71408647C}</b:Guid>
    <b:Author>
      <b:Author>
        <b:NameList>
          <b:Person>
            <b:Last>ABDULMALEK AHMED HAMID AL-DEEN</b:Last>
            <b:First>,</b:First>
            <b:Middle>ABDULLAH DAYO, MUHAMMAD ALI</b:Middle>
          </b:Person>
        </b:NameList>
      </b:Author>
    </b:Author>
    <b:Title>IN-VITRO STUDY OF STABILITY, QUALITY AND QUANTITY OF SOME CLINICALLY AND NON-CLINICALLY USED CORTISONES FROM  PHARMACEUTICAL PREPARATIONS</b:Title>
    <b:JournalName>IJBPAS</b:JournalName>
    <b:Year>2014</b:Year>
    <b:Pages> 2720-2733</b:Pages>
    <b:RefOrder>1</b:RefOrder>
  </b:Source>
  <b:Source>
    <b:Tag>Yos16</b:Tag>
    <b:SourceType>JournalArticle</b:SourceType>
    <b:Guid>{BD90AF8D-2F2B-4C2C-ADD7-AB3A59DD4C9A}</b:Guid>
    <b:Author>
      <b:Author>
        <b:NameList>
          <b:Person>
            <b:Last>Yoshifumi Murata</b:Last>
            <b:First>Kyoko</b:First>
            <b:Middle>Kofuji, and Chieko Maida</b:Middle>
          </b:Person>
        </b:NameList>
      </b:Author>
    </b:Author>
    <b:Title>Control of Drug Dissolution Rate from Film Dosage Forms Containing Valsartan</b:Title>
    <b:JournalName> International Scholarly Research Notices</b:JournalName>
    <b:Year>2016</b:Year>
    <b:Pages>315-320</b:Pages>
    <b:RefOrder>1</b:RefOrder>
  </b:Source>
  <b:Source>
    <b:Tag>KVI12</b:Tag>
    <b:SourceType>JournalArticle</b:SourceType>
    <b:Guid>{0220E483-4149-4F89-A8A9-6E78A2676FD7}</b:Guid>
    <b:Author>
      <b:Author>
        <b:NameList>
          <b:Person>
            <b:Last>K.VIJAYA SRI1</b:Last>
            <b:First>P.ROHINI</b:First>
            <b:Middle>AND G. KAMALAKAR REDDY</b:Middle>
          </b:Person>
        </b:NameList>
      </b:Author>
    </b:Author>
    <b:Title>MONTELUKAST SODIUM ORAL THIN FILMS: FORMULATION AND INVITRO EVALUATION</b:Title>
    <b:JournalName>Asian Journal of Pharmaceutical and Clinical Research</b:JournalName>
    <b:Year>2012</b:Year>
    <b:Pages>266-270</b:Pages>
    <b:RefOrder>1</b:RefOrder>
  </b:Source>
  <b:Source>
    <b:Tag>NEH14</b:Tag>
    <b:SourceType>JournalArticle</b:SourceType>
    <b:Guid>{B7038C3D-95A3-49DE-99FE-F87C878702E6}</b:Guid>
    <b:Author>
      <b:Author>
        <b:NameList>
          <b:Person>
            <b:Last>NEHA SHARMA</b:Last>
            <b:First>S.L.HARIKUMAR</b:First>
          </b:Person>
        </b:NameList>
      </b:Author>
    </b:Author>
    <b:Title>FORMULATION AND EVALUATION OF ENTERIC COATED MICROSPHERES OF KETOPROFEN  USING NATURAL POLYMERS FOR COLON DRUG DELIVERY</b:Title>
    <b:JournalName>International Journal of Pharmacy and Pharmaceutical Sciences</b:JournalName>
    <b:Year>2014</b:Year>
    <b:Pages>6 (2), 886-892</b:Pages>
    <b:RefOrder>1</b:RefOrder>
  </b:Source>
  <b:Source>
    <b:Tag>Jus08</b:Tag>
    <b:SourceType>JournalArticle</b:SourceType>
    <b:Guid>{53F621CE-7C44-4134-8A05-57749ABEF5A2}</b:Guid>
    <b:Author>
      <b:Author>
        <b:NameList>
          <b:Person>
            <b:Last>Justin C. Earp</b:Last>
            <b:First>Nancy</b:First>
            <b:Middle>A. Pyszczynski, Diana S. Molano, and William J. Jusko</b:Middle>
          </b:Person>
        </b:NameList>
      </b:Author>
    </b:Author>
    <b:Title>Pharmacokinetics of Dexamethasone in a Rat Model of Rheumatoid Arthritis</b:Title>
    <b:JournalName>Biopharm Drug Dispos.</b:JournalName>
    <b:Year>2008</b:Year>
    <b:Pages>29(6): 366–372</b:Pages>
    <b:RefOrder>1</b:RefOrder>
  </b:Source>
  <b:Source>
    <b:Tag>Ran131</b:Tag>
    <b:SourceType>JournalArticle</b:SourceType>
    <b:Guid>{695FDF02-2A22-4ABB-91F0-ABA71E8F7EF0}</b:Guid>
    <b:Title>DEVELOPMENT AND VALIDATION OF UV SPECTROSCOPIC METHODS FOR SIMULTANEOUS ESTIMATION OF OFLOXACIN AND DEXAMETHASONE SODIUM PHOSPHATE </b:Title>
    <b:Year>2013</b:Year>
    <b:Author>
      <b:Author>
        <b:NameList>
          <b:Person>
            <b:Last>Rangaraju D</b:Last>
            <b:First>Patel</b:First>
            <b:Middle>Sujit, Sambrekar Amruta, Karigar Asif, Nagesh C.</b:Middle>
          </b:Person>
        </b:NameList>
      </b:Author>
    </b:Author>
    <b:JournalName>UNIQUE JOURNAL OF PHARMACEUTICAL AND BIOLOGICAL SCIENCES</b:JournalName>
    <b:Pages>37-39 </b:Pages>
    <b:RefOrder>1</b:RefOrder>
  </b:Source>
  <b:Source>
    <b:Tag>KNa14</b:Tag>
    <b:SourceType>JournalArticle</b:SourceType>
    <b:Guid>{A3B0DCB4-45DF-478E-854E-ABE84AF33D24}</b:Guid>
    <b:Author>
      <b:Author>
        <b:NameList>
          <b:Person>
            <b:Last>K. Narayanan</b:Last>
            <b:First>V.</b:First>
            <b:Middle>M. Subrahmanyam, and J. Venkata Rao</b:Middle>
          </b:Person>
        </b:NameList>
      </b:Author>
    </b:Author>
    <b:Title>A Fractional Factorial Design to Study the Effect of Process Variables on the Preparation of Hyaluronidase Loaded PLGA Nanoparticles</b:Title>
    <b:JournalName>Enzyme Research</b:JournalName>
    <b:Year>2014</b:Year>
    <b:RefOrder>1</b:RefOrder>
  </b:Source>
  <b:Source>
    <b:Tag>Dee05</b:Tag>
    <b:SourceType>JournalArticle</b:SourceType>
    <b:Guid>{888EF7DD-7F30-4CCB-AA68-A91B918DA344}</b:Guid>
    <b:Author>
      <b:Author>
        <b:NameList>
          <b:Person>
            <b:Last>Deepti Jain</b:Last>
            <b:First>A.K.Panda</b:First>
            <b:Middle>and D.K. Majumdar</b:Middle>
          </b:Person>
        </b:NameList>
      </b:Author>
    </b:Author>
    <b:Title>Eudragit S100 Entrapped Insulin Microspheres for Oral Delivery</b:Title>
    <b:JournalName> American Association of Pharmaceutical Scientists journal</b:JournalName>
    <b:Year>2005</b:Year>
    <b:Pages>3; 53-74</b:Pages>
    <b:RefOrder>1</b:RefOrder>
  </b:Source>
  <b:Source>
    <b:Tag>Aud16</b:Tag>
    <b:SourceType>JournalArticle</b:SourceType>
    <b:Guid>{A156C145-7D27-483F-904A-9645B43ED5B3}</b:Guid>
    <b:Author>
      <b:Author>
        <b:NameList>
          <b:Person>
            <b:Last>R.N.Telis</b:Last>
            <b:First>Audirene</b:First>
            <b:Middle>A.SantanaabcDiana M.Cano-HiguitaaRafael A.de OliveirabVânia</b:Middle>
          </b:Person>
        </b:NameList>
      </b:Author>
    </b:Author>
    <b:Title>Influence of different combinations of wall materials on the microencapsulation of jussara pulp (Euterpe edulis) by spray drying</b:Title>
    <b:JournalName>Food Chemistry</b:JournalName>
    <b:Year>2016</b:Year>
    <b:Pages>212;1-9</b:Pages>
    <b:RefOrder>3</b:RefOrder>
  </b:Source>
  <b:Source>
    <b:Tag>JiL09</b:Tag>
    <b:SourceType>JournalArticle</b:SourceType>
    <b:Guid>{8BD23871-8505-446D-82E2-61DA4288F9A7}</b:Guid>
    <b:Author>
      <b:Author>
        <b:NameList>
          <b:Person>
            <b:Last>Ji LI</b:Last>
            <b:First>Jing</b:First>
            <b:Middle>YANG , Wenxin WANG, Jichen YU, Jingguo FU , Xiaolai WANG</b:Middle>
          </b:Person>
        </b:NameList>
      </b:Author>
    </b:Author>
    <b:Title>A Novel Liposomal Dexamethasone Palmitate Formulation and Anti‐inflammatory Effects on Mice</b:Title>
    <b:JournalName>chieese journal of chemistry</b:JournalName>
    <b:Year>2009</b:Year>
    <b:Pages>27(7);1411-1414</b:Pages>
    <b:RefOrder>4</b:RefOrder>
  </b:Source>
  <b:Source>
    <b:Tag>Hoc01</b:Tag>
    <b:SourceType>JournalArticle</b:SourceType>
    <b:Guid>{15951BF3-0A82-4041-A97C-9C9069A8289C}</b:Guid>
    <b:Author>
      <b:Author>
        <b:NameList>
          <b:Person>
            <b:Last>Hochhaus G</b:Last>
            <b:First>Barth</b:First>
            <b:Middle>J, al-Fayoumi S, Suarez S, Derendorf H, Hochhaus R, Möllmann H.</b:Middle>
          </b:Person>
        </b:NameList>
      </b:Author>
    </b:Author>
    <b:Title>Pharmacokinetics and pharmacodynamics of dexamethasone sodium-m-sulfobenzoate (DS) after intravenous and intramuscular administration: a comparison with dexamethasone phosphate (DP).</b:Title>
    <b:JournalName>journal of clinical pharmacology</b:JournalName>
    <b:Year>2001</b:Year>
    <b:Pages>41(4):425-34</b:Pages>
    <b:RefOrder>5</b:RefOrder>
  </b:Source>
  <b:Source>
    <b:Tag>JSL06</b:Tag>
    <b:SourceType>JournalArticle</b:SourceType>
    <b:Guid>{542C0E19-C500-4612-9D75-8824E0D16FBF}</b:Guid>
    <b:Author>
      <b:Author>
        <b:NameList>
          <b:Person>
            <b:Last>J.S.LindholtaG.-P.Shi</b:Last>
          </b:Person>
        </b:NameList>
      </b:Author>
    </b:Author>
    <b:Title>Chronic Inflammation, Immune Response, and Infection in Abdominal Aortic Aneurysms</b:Title>
    <b:JournalName>European Journal of Vascular and Endovascular Surgery</b:JournalName>
    <b:Year>2006</b:Year>
    <b:Pages>31(5);453-463</b:Pages>
    <b:RefOrder>1</b:RefOrder>
  </b:Source>
  <b:Source>
    <b:Tag>Cha14</b:Tag>
    <b:SourceType>JournalArticle</b:SourceType>
    <b:Guid>{12525DBB-F3BE-48EA-B3D1-40A2CAF7C4F8}</b:Guid>
    <b:Author>
      <b:Author>
        <b:NameList>
          <b:Person>
            <b:Last>JK</b:Last>
            <b:First>Chan</b:First>
          </b:Person>
        </b:NameList>
      </b:Author>
    </b:Author>
    <b:Title>The wonderful colors of the hematoxylin-eosin stain in diagnostic surgical pathology</b:Title>
    <b:JournalName>International Journal of Surgical Pathology</b:JournalName>
    <b:Year>2014</b:Year>
    <b:Pages>22(1):12-32</b:Pages>
    <b:RefOrder>1</b:RefOrder>
  </b:Source>
  <b:Source>
    <b:Tag>1Ar12</b:Tag>
    <b:SourceType>JournalArticle</b:SourceType>
    <b:Guid>{BB325BED-2E24-4870-AEF1-B55F941EFFB5}</b:Guid>
    <b:Author>
      <b:Author>
        <b:NameList>
          <b:Person>
            <b:Last>1Arora Neha</b:Last>
            <b:First>2Khattar</b:First>
            <b:Middle>Himanshi,2</b:Middle>
          </b:Person>
        </b:NameList>
      </b:Author>
    </b:Author>
    <b:Title>EVALUATION OF ENTRAPMENT EFFICIENCY OF GLIPIZIDE MICROSPHERE</b:Title>
    <b:JournalName>IOSR Journal of Pharmacy</b:JournalName>
    <b:Year>2012</b:Year>
    <b:Pages>Vol. 2(2) pp: 180-181</b:Pages>
    <b:RefOrder>1</b:RefOrder>
  </b:Source>
  <b:Source>
    <b:Tag>Sun06</b:Tag>
    <b:SourceType>JournalArticle</b:SourceType>
    <b:Guid>{6B512453-8A78-4B0B-9CEC-FB669CA1F9CF}</b:Guid>
    <b:Author>
      <b:Author>
        <b:NameList>
          <b:Person>
            <b:Last>Iyera</b:Last>
            <b:First>Sunil</b:First>
            <b:Middle>S.</b:Middle>
          </b:Person>
        </b:NameList>
      </b:Author>
    </b:Author>
    <b:Title>Profiling In Vitro Drug Release from Subcutaneous Implants:A Review of Current Status and Potential Implications onDrug Product Development</b:Title>
    <b:JournalName>BIOPHARMACEUTICS &amp; DRUG DISPOSITION</b:JournalName>
    <b:Year>2006</b:Year>
    <b:Pages>27: 157–170</b:Pages>
    <b:RefOrder>1</b:RefOrder>
  </b:Source>
  <b:Source>
    <b:Tag>Jef131</b:Tag>
    <b:SourceType>JournalArticle</b:SourceType>
    <b:Guid>{07131AED-1D18-429D-BB3E-D32B28182179}</b:Guid>
    <b:Author>
      <b:Author>
        <b:NameList>
          <b:Person>
            <b:Last>Jeffrey R. Backes</b:Last>
            <b:First>MD</b:First>
            <b:Middle>a</b:Middle>
          </b:Person>
        </b:NameList>
      </b:Author>
    </b:Author>
    <b:Title>Dexamethasone Reduces Length of Hospitalization and Improves Postoperative Pain and Nausea After Total Joint Arthroplasty A Prospective, Randomized Controlled Trial</b:Title>
    <b:JournalName>The Journal of Arthroplasty</b:JournalName>
    <b:Year>2013</b:Year>
    <b:Pages>1:11-17</b:Pages>
    <b:RefOrder>1</b:RefOrder>
  </b:Source>
</b:Sources>
</file>

<file path=customXml/itemProps1.xml><?xml version="1.0" encoding="utf-8"?>
<ds:datastoreItem xmlns:ds="http://schemas.openxmlformats.org/officeDocument/2006/customXml" ds:itemID="{214D3087-1A0F-413D-81A9-3F41EF88E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6</TotalTime>
  <Pages>10</Pages>
  <Words>5980</Words>
  <Characters>34090</Characters>
  <Application>Microsoft Office Word</Application>
  <DocSecurity>0</DocSecurity>
  <Lines>284</Lines>
  <Paragraphs>7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Introduction</vt:lpstr>
      <vt:lpstr>    </vt:lpstr>
      <vt:lpstr>    Case I</vt:lpstr>
      <vt:lpstr>    Clinical presentations </vt:lpstr>
      <vt:lpstr>    Hematopoietic Stem Cell Transplantation</vt:lpstr>
      <vt:lpstr>    Follow up</vt:lpstr>
      <vt:lpstr>    Case II</vt:lpstr>
      <vt:lpstr>    Clinical presentations</vt:lpstr>
      <vt:lpstr>    Diagnosis</vt:lpstr>
      <vt:lpstr>    Hematopoietic Stem Cell Transplantation</vt:lpstr>
      <vt:lpstr>    Follow up</vt:lpstr>
      <vt:lpstr>    Acknowledgement</vt:lpstr>
    </vt:vector>
  </TitlesOfParts>
  <Company/>
  <LinksUpToDate>false</LinksUpToDate>
  <CharactersWithSpaces>3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Pharmacy</cp:lastModifiedBy>
  <cp:revision>1451</cp:revision>
  <cp:lastPrinted>2021-08-17T08:33:00Z</cp:lastPrinted>
  <dcterms:created xsi:type="dcterms:W3CDTF">2013-01-16T08:39:00Z</dcterms:created>
  <dcterms:modified xsi:type="dcterms:W3CDTF">2023-01-22T05:20:00Z</dcterms:modified>
</cp:coreProperties>
</file>